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7641B1" w:rsidRDefault="000E29CE" w:rsidP="006B1718">
      <w:pPr>
        <w:pStyle w:val="Title"/>
        <w:jc w:val="center"/>
        <w:rPr>
          <w:i w:val="0"/>
          <w:iCs/>
          <w:sz w:val="68"/>
          <w:szCs w:val="68"/>
          <w:lang w:val="ru-RU"/>
        </w:rPr>
      </w:pPr>
      <w:r w:rsidRPr="007641B1">
        <w:rPr>
          <w:i w:val="0"/>
          <w:iCs/>
          <w:sz w:val="68"/>
          <w:szCs w:val="68"/>
        </w:rPr>
        <w:t>Literature Review</w:t>
      </w:r>
    </w:p>
    <w:p w14:paraId="4EEFD537" w14:textId="76F09707" w:rsidR="000E29CE" w:rsidRPr="00D00FB9" w:rsidRDefault="00DF36C2" w:rsidP="00DF36C2">
      <w:pPr>
        <w:jc w:val="center"/>
        <w:rPr>
          <w:lang w:val="ru-RU"/>
        </w:rPr>
      </w:pPr>
      <w:r>
        <w:t>Raufs Dunamalijevs</w:t>
      </w:r>
    </w:p>
    <w:p w14:paraId="0C1414D2" w14:textId="2BB48D35" w:rsidR="00DF36C2" w:rsidRDefault="00DF36C2" w:rsidP="00F613E7"/>
    <w:p w14:paraId="4899E4D9" w14:textId="77777777" w:rsidR="00677698" w:rsidRDefault="00677698" w:rsidP="00F613E7"/>
    <w:sdt>
      <w:sdtPr>
        <w:rPr>
          <w:sz w:val="48"/>
          <w:szCs w:val="48"/>
        </w:rPr>
        <w:id w:val="-865141753"/>
        <w:docPartObj>
          <w:docPartGallery w:val="Table of Contents"/>
          <w:docPartUnique/>
        </w:docPartObj>
      </w:sdtPr>
      <w:sdtEndPr>
        <w:rPr>
          <w:b/>
          <w:bCs/>
          <w:noProof/>
          <w:sz w:val="22"/>
          <w:szCs w:val="24"/>
        </w:rPr>
      </w:sdtEndPr>
      <w:sdtContent>
        <w:p w14:paraId="6A7B463D" w14:textId="25A60EB4" w:rsidR="005F509F" w:rsidRPr="000435A2" w:rsidRDefault="005F509F" w:rsidP="000435A2">
          <w:pPr>
            <w:rPr>
              <w:sz w:val="48"/>
              <w:szCs w:val="48"/>
            </w:rPr>
          </w:pPr>
          <w:r w:rsidRPr="000435A2">
            <w:rPr>
              <w:sz w:val="48"/>
              <w:szCs w:val="48"/>
            </w:rPr>
            <w:t>Contents</w:t>
          </w:r>
        </w:p>
        <w:p w14:paraId="37284B36" w14:textId="77777777" w:rsidR="006B1718" w:rsidRPr="006B1718" w:rsidRDefault="006B1718" w:rsidP="006B1718">
          <w:pPr>
            <w:rPr>
              <w:lang w:val="en-US"/>
            </w:rPr>
          </w:pPr>
        </w:p>
        <w:p w14:paraId="750C8C14" w14:textId="315931C6" w:rsidR="000435A2"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135253" w:history="1">
            <w:r w:rsidR="000435A2" w:rsidRPr="009A6CFC">
              <w:rPr>
                <w:rStyle w:val="Hyperlink"/>
                <w:noProof/>
              </w:rPr>
              <w:t>1 Introduction</w:t>
            </w:r>
            <w:r w:rsidR="000435A2">
              <w:rPr>
                <w:noProof/>
                <w:webHidden/>
              </w:rPr>
              <w:tab/>
            </w:r>
            <w:r w:rsidR="000435A2">
              <w:rPr>
                <w:noProof/>
                <w:webHidden/>
              </w:rPr>
              <w:fldChar w:fldCharType="begin"/>
            </w:r>
            <w:r w:rsidR="000435A2">
              <w:rPr>
                <w:noProof/>
                <w:webHidden/>
              </w:rPr>
              <w:instrText xml:space="preserve"> PAGEREF _Toc88135253 \h </w:instrText>
            </w:r>
            <w:r w:rsidR="000435A2">
              <w:rPr>
                <w:noProof/>
                <w:webHidden/>
              </w:rPr>
            </w:r>
            <w:r w:rsidR="000435A2">
              <w:rPr>
                <w:noProof/>
                <w:webHidden/>
              </w:rPr>
              <w:fldChar w:fldCharType="separate"/>
            </w:r>
            <w:r w:rsidR="000435A2">
              <w:rPr>
                <w:noProof/>
                <w:webHidden/>
              </w:rPr>
              <w:t>3</w:t>
            </w:r>
            <w:r w:rsidR="000435A2">
              <w:rPr>
                <w:noProof/>
                <w:webHidden/>
              </w:rPr>
              <w:fldChar w:fldCharType="end"/>
            </w:r>
          </w:hyperlink>
        </w:p>
        <w:p w14:paraId="7D66E08F" w14:textId="7CA1E842" w:rsidR="000435A2" w:rsidRDefault="000435A2">
          <w:pPr>
            <w:pStyle w:val="TOC1"/>
            <w:tabs>
              <w:tab w:val="right" w:leader="dot" w:pos="9350"/>
            </w:tabs>
            <w:rPr>
              <w:rFonts w:eastAsiaTheme="minorEastAsia" w:cstheme="minorBidi"/>
              <w:b w:val="0"/>
              <w:bCs w:val="0"/>
              <w:caps w:val="0"/>
              <w:noProof/>
              <w:sz w:val="24"/>
              <w:szCs w:val="24"/>
              <w:lang w:eastAsia="en-GB"/>
            </w:rPr>
          </w:pPr>
          <w:hyperlink w:anchor="_Toc88135254" w:history="1">
            <w:r w:rsidRPr="009A6CFC">
              <w:rPr>
                <w:rStyle w:val="Hyperlink"/>
                <w:noProof/>
              </w:rPr>
              <w:t>2 Annealing in Combinatorial Optimisation</w:t>
            </w:r>
            <w:r>
              <w:rPr>
                <w:noProof/>
                <w:webHidden/>
              </w:rPr>
              <w:tab/>
            </w:r>
            <w:r>
              <w:rPr>
                <w:noProof/>
                <w:webHidden/>
              </w:rPr>
              <w:fldChar w:fldCharType="begin"/>
            </w:r>
            <w:r>
              <w:rPr>
                <w:noProof/>
                <w:webHidden/>
              </w:rPr>
              <w:instrText xml:space="preserve"> PAGEREF _Toc88135254 \h </w:instrText>
            </w:r>
            <w:r>
              <w:rPr>
                <w:noProof/>
                <w:webHidden/>
              </w:rPr>
            </w:r>
            <w:r>
              <w:rPr>
                <w:noProof/>
                <w:webHidden/>
              </w:rPr>
              <w:fldChar w:fldCharType="separate"/>
            </w:r>
            <w:r>
              <w:rPr>
                <w:noProof/>
                <w:webHidden/>
              </w:rPr>
              <w:t>4</w:t>
            </w:r>
            <w:r>
              <w:rPr>
                <w:noProof/>
                <w:webHidden/>
              </w:rPr>
              <w:fldChar w:fldCharType="end"/>
            </w:r>
          </w:hyperlink>
        </w:p>
        <w:p w14:paraId="6EC1D38B" w14:textId="70C35A6B" w:rsidR="000435A2" w:rsidRDefault="000435A2">
          <w:pPr>
            <w:pStyle w:val="TOC2"/>
            <w:tabs>
              <w:tab w:val="right" w:leader="dot" w:pos="9350"/>
            </w:tabs>
            <w:rPr>
              <w:rFonts w:eastAsiaTheme="minorEastAsia" w:cstheme="minorBidi"/>
              <w:smallCaps w:val="0"/>
              <w:noProof/>
              <w:sz w:val="24"/>
              <w:szCs w:val="24"/>
              <w:lang w:eastAsia="en-GB"/>
            </w:rPr>
          </w:pPr>
          <w:hyperlink w:anchor="_Toc88135255" w:history="1">
            <w:r w:rsidRPr="009A6CFC">
              <w:rPr>
                <w:rStyle w:val="Hyperlink"/>
                <w:noProof/>
              </w:rPr>
              <w:t>2.1 Annealing</w:t>
            </w:r>
            <w:r>
              <w:rPr>
                <w:noProof/>
                <w:webHidden/>
              </w:rPr>
              <w:tab/>
            </w:r>
            <w:r>
              <w:rPr>
                <w:noProof/>
                <w:webHidden/>
              </w:rPr>
              <w:fldChar w:fldCharType="begin"/>
            </w:r>
            <w:r>
              <w:rPr>
                <w:noProof/>
                <w:webHidden/>
              </w:rPr>
              <w:instrText xml:space="preserve"> PAGEREF _Toc88135255 \h </w:instrText>
            </w:r>
            <w:r>
              <w:rPr>
                <w:noProof/>
                <w:webHidden/>
              </w:rPr>
            </w:r>
            <w:r>
              <w:rPr>
                <w:noProof/>
                <w:webHidden/>
              </w:rPr>
              <w:fldChar w:fldCharType="separate"/>
            </w:r>
            <w:r>
              <w:rPr>
                <w:noProof/>
                <w:webHidden/>
              </w:rPr>
              <w:t>4</w:t>
            </w:r>
            <w:r>
              <w:rPr>
                <w:noProof/>
                <w:webHidden/>
              </w:rPr>
              <w:fldChar w:fldCharType="end"/>
            </w:r>
          </w:hyperlink>
        </w:p>
        <w:p w14:paraId="1CDD769B" w14:textId="061B3DEC" w:rsidR="000435A2" w:rsidRDefault="000435A2">
          <w:pPr>
            <w:pStyle w:val="TOC2"/>
            <w:tabs>
              <w:tab w:val="right" w:leader="dot" w:pos="9350"/>
            </w:tabs>
            <w:rPr>
              <w:rFonts w:eastAsiaTheme="minorEastAsia" w:cstheme="minorBidi"/>
              <w:smallCaps w:val="0"/>
              <w:noProof/>
              <w:sz w:val="24"/>
              <w:szCs w:val="24"/>
              <w:lang w:eastAsia="en-GB"/>
            </w:rPr>
          </w:pPr>
          <w:hyperlink w:anchor="_Toc88135256" w:history="1">
            <w:r w:rsidRPr="009A6CFC">
              <w:rPr>
                <w:rStyle w:val="Hyperlink"/>
                <w:noProof/>
              </w:rPr>
              <w:t>2.2 Simulated Annealing</w:t>
            </w:r>
            <w:r>
              <w:rPr>
                <w:noProof/>
                <w:webHidden/>
              </w:rPr>
              <w:tab/>
            </w:r>
            <w:r>
              <w:rPr>
                <w:noProof/>
                <w:webHidden/>
              </w:rPr>
              <w:fldChar w:fldCharType="begin"/>
            </w:r>
            <w:r>
              <w:rPr>
                <w:noProof/>
                <w:webHidden/>
              </w:rPr>
              <w:instrText xml:space="preserve"> PAGEREF _Toc88135256 \h </w:instrText>
            </w:r>
            <w:r>
              <w:rPr>
                <w:noProof/>
                <w:webHidden/>
              </w:rPr>
            </w:r>
            <w:r>
              <w:rPr>
                <w:noProof/>
                <w:webHidden/>
              </w:rPr>
              <w:fldChar w:fldCharType="separate"/>
            </w:r>
            <w:r>
              <w:rPr>
                <w:noProof/>
                <w:webHidden/>
              </w:rPr>
              <w:t>4</w:t>
            </w:r>
            <w:r>
              <w:rPr>
                <w:noProof/>
                <w:webHidden/>
              </w:rPr>
              <w:fldChar w:fldCharType="end"/>
            </w:r>
          </w:hyperlink>
        </w:p>
        <w:p w14:paraId="771BDC91" w14:textId="11027ED5" w:rsidR="000435A2" w:rsidRDefault="000435A2">
          <w:pPr>
            <w:pStyle w:val="TOC2"/>
            <w:tabs>
              <w:tab w:val="right" w:leader="dot" w:pos="9350"/>
            </w:tabs>
            <w:rPr>
              <w:rFonts w:eastAsiaTheme="minorEastAsia" w:cstheme="minorBidi"/>
              <w:smallCaps w:val="0"/>
              <w:noProof/>
              <w:sz w:val="24"/>
              <w:szCs w:val="24"/>
              <w:lang w:eastAsia="en-GB"/>
            </w:rPr>
          </w:pPr>
          <w:hyperlink w:anchor="_Toc88135257" w:history="1">
            <w:r w:rsidRPr="009A6CFC">
              <w:rPr>
                <w:rStyle w:val="Hyperlink"/>
                <w:noProof/>
              </w:rPr>
              <w:t>2.3 Quantum Annealing</w:t>
            </w:r>
            <w:r>
              <w:rPr>
                <w:noProof/>
                <w:webHidden/>
              </w:rPr>
              <w:tab/>
            </w:r>
            <w:r>
              <w:rPr>
                <w:noProof/>
                <w:webHidden/>
              </w:rPr>
              <w:fldChar w:fldCharType="begin"/>
            </w:r>
            <w:r>
              <w:rPr>
                <w:noProof/>
                <w:webHidden/>
              </w:rPr>
              <w:instrText xml:space="preserve"> PAGEREF _Toc88135257 \h </w:instrText>
            </w:r>
            <w:r>
              <w:rPr>
                <w:noProof/>
                <w:webHidden/>
              </w:rPr>
            </w:r>
            <w:r>
              <w:rPr>
                <w:noProof/>
                <w:webHidden/>
              </w:rPr>
              <w:fldChar w:fldCharType="separate"/>
            </w:r>
            <w:r>
              <w:rPr>
                <w:noProof/>
                <w:webHidden/>
              </w:rPr>
              <w:t>5</w:t>
            </w:r>
            <w:r>
              <w:rPr>
                <w:noProof/>
                <w:webHidden/>
              </w:rPr>
              <w:fldChar w:fldCharType="end"/>
            </w:r>
          </w:hyperlink>
        </w:p>
        <w:p w14:paraId="02E992BA" w14:textId="63F4853F" w:rsidR="000435A2" w:rsidRDefault="000435A2">
          <w:pPr>
            <w:pStyle w:val="TOC2"/>
            <w:tabs>
              <w:tab w:val="right" w:leader="dot" w:pos="9350"/>
            </w:tabs>
            <w:rPr>
              <w:rFonts w:eastAsiaTheme="minorEastAsia" w:cstheme="minorBidi"/>
              <w:smallCaps w:val="0"/>
              <w:noProof/>
              <w:sz w:val="24"/>
              <w:szCs w:val="24"/>
              <w:lang w:eastAsia="en-GB"/>
            </w:rPr>
          </w:pPr>
          <w:hyperlink w:anchor="_Toc88135258" w:history="1">
            <w:r w:rsidRPr="009A6CFC">
              <w:rPr>
                <w:rStyle w:val="Hyperlink"/>
                <w:noProof/>
              </w:rPr>
              <w:t>2.4 Digital Annealer</w:t>
            </w:r>
            <w:r>
              <w:rPr>
                <w:noProof/>
                <w:webHidden/>
              </w:rPr>
              <w:tab/>
            </w:r>
            <w:r>
              <w:rPr>
                <w:noProof/>
                <w:webHidden/>
              </w:rPr>
              <w:fldChar w:fldCharType="begin"/>
            </w:r>
            <w:r>
              <w:rPr>
                <w:noProof/>
                <w:webHidden/>
              </w:rPr>
              <w:instrText xml:space="preserve"> PAGEREF _Toc88135258 \h </w:instrText>
            </w:r>
            <w:r>
              <w:rPr>
                <w:noProof/>
                <w:webHidden/>
              </w:rPr>
            </w:r>
            <w:r>
              <w:rPr>
                <w:noProof/>
                <w:webHidden/>
              </w:rPr>
              <w:fldChar w:fldCharType="separate"/>
            </w:r>
            <w:r>
              <w:rPr>
                <w:noProof/>
                <w:webHidden/>
              </w:rPr>
              <w:t>6</w:t>
            </w:r>
            <w:r>
              <w:rPr>
                <w:noProof/>
                <w:webHidden/>
              </w:rPr>
              <w:fldChar w:fldCharType="end"/>
            </w:r>
          </w:hyperlink>
        </w:p>
        <w:p w14:paraId="55AE9A59" w14:textId="150FAD4F" w:rsidR="000435A2" w:rsidRDefault="000435A2">
          <w:pPr>
            <w:pStyle w:val="TOC1"/>
            <w:tabs>
              <w:tab w:val="right" w:leader="dot" w:pos="9350"/>
            </w:tabs>
            <w:rPr>
              <w:rFonts w:eastAsiaTheme="minorEastAsia" w:cstheme="minorBidi"/>
              <w:b w:val="0"/>
              <w:bCs w:val="0"/>
              <w:caps w:val="0"/>
              <w:noProof/>
              <w:sz w:val="24"/>
              <w:szCs w:val="24"/>
              <w:lang w:eastAsia="en-GB"/>
            </w:rPr>
          </w:pPr>
          <w:hyperlink w:anchor="_Toc88135259" w:history="1">
            <w:r w:rsidRPr="009A6CFC">
              <w:rPr>
                <w:rStyle w:val="Hyperlink"/>
                <w:noProof/>
              </w:rPr>
              <w:t>3 QUBO</w:t>
            </w:r>
            <w:r>
              <w:rPr>
                <w:noProof/>
                <w:webHidden/>
              </w:rPr>
              <w:tab/>
            </w:r>
            <w:r>
              <w:rPr>
                <w:noProof/>
                <w:webHidden/>
              </w:rPr>
              <w:fldChar w:fldCharType="begin"/>
            </w:r>
            <w:r>
              <w:rPr>
                <w:noProof/>
                <w:webHidden/>
              </w:rPr>
              <w:instrText xml:space="preserve"> PAGEREF _Toc88135259 \h </w:instrText>
            </w:r>
            <w:r>
              <w:rPr>
                <w:noProof/>
                <w:webHidden/>
              </w:rPr>
            </w:r>
            <w:r>
              <w:rPr>
                <w:noProof/>
                <w:webHidden/>
              </w:rPr>
              <w:fldChar w:fldCharType="separate"/>
            </w:r>
            <w:r>
              <w:rPr>
                <w:noProof/>
                <w:webHidden/>
              </w:rPr>
              <w:t>8</w:t>
            </w:r>
            <w:r>
              <w:rPr>
                <w:noProof/>
                <w:webHidden/>
              </w:rPr>
              <w:fldChar w:fldCharType="end"/>
            </w:r>
          </w:hyperlink>
        </w:p>
        <w:p w14:paraId="26642BB1" w14:textId="082D8A90" w:rsidR="000435A2" w:rsidRDefault="000435A2">
          <w:pPr>
            <w:pStyle w:val="TOC2"/>
            <w:tabs>
              <w:tab w:val="right" w:leader="dot" w:pos="9350"/>
            </w:tabs>
            <w:rPr>
              <w:rFonts w:eastAsiaTheme="minorEastAsia" w:cstheme="minorBidi"/>
              <w:smallCaps w:val="0"/>
              <w:noProof/>
              <w:sz w:val="24"/>
              <w:szCs w:val="24"/>
              <w:lang w:eastAsia="en-GB"/>
            </w:rPr>
          </w:pPr>
          <w:hyperlink w:anchor="_Toc88135260" w:history="1">
            <w:r w:rsidRPr="009A6CFC">
              <w:rPr>
                <w:rStyle w:val="Hyperlink"/>
                <w:noProof/>
              </w:rPr>
              <w:t>3.1 QUBO Model</w:t>
            </w:r>
            <w:r>
              <w:rPr>
                <w:noProof/>
                <w:webHidden/>
              </w:rPr>
              <w:tab/>
            </w:r>
            <w:r>
              <w:rPr>
                <w:noProof/>
                <w:webHidden/>
              </w:rPr>
              <w:fldChar w:fldCharType="begin"/>
            </w:r>
            <w:r>
              <w:rPr>
                <w:noProof/>
                <w:webHidden/>
              </w:rPr>
              <w:instrText xml:space="preserve"> PAGEREF _Toc88135260 \h </w:instrText>
            </w:r>
            <w:r>
              <w:rPr>
                <w:noProof/>
                <w:webHidden/>
              </w:rPr>
            </w:r>
            <w:r>
              <w:rPr>
                <w:noProof/>
                <w:webHidden/>
              </w:rPr>
              <w:fldChar w:fldCharType="separate"/>
            </w:r>
            <w:r>
              <w:rPr>
                <w:noProof/>
                <w:webHidden/>
              </w:rPr>
              <w:t>8</w:t>
            </w:r>
            <w:r>
              <w:rPr>
                <w:noProof/>
                <w:webHidden/>
              </w:rPr>
              <w:fldChar w:fldCharType="end"/>
            </w:r>
          </w:hyperlink>
        </w:p>
        <w:p w14:paraId="6BECEA3C" w14:textId="50CB5113" w:rsidR="000435A2" w:rsidRDefault="000435A2">
          <w:pPr>
            <w:pStyle w:val="TOC2"/>
            <w:tabs>
              <w:tab w:val="right" w:leader="dot" w:pos="9350"/>
            </w:tabs>
            <w:rPr>
              <w:rFonts w:eastAsiaTheme="minorEastAsia" w:cstheme="minorBidi"/>
              <w:smallCaps w:val="0"/>
              <w:noProof/>
              <w:sz w:val="24"/>
              <w:szCs w:val="24"/>
              <w:lang w:eastAsia="en-GB"/>
            </w:rPr>
          </w:pPr>
          <w:hyperlink w:anchor="_Toc88135261" w:history="1">
            <w:r w:rsidRPr="009A6CFC">
              <w:rPr>
                <w:rStyle w:val="Hyperlink"/>
                <w:noProof/>
              </w:rPr>
              <w:t>3.2 Constraints and Penalties</w:t>
            </w:r>
            <w:r>
              <w:rPr>
                <w:noProof/>
                <w:webHidden/>
              </w:rPr>
              <w:tab/>
            </w:r>
            <w:r>
              <w:rPr>
                <w:noProof/>
                <w:webHidden/>
              </w:rPr>
              <w:fldChar w:fldCharType="begin"/>
            </w:r>
            <w:r>
              <w:rPr>
                <w:noProof/>
                <w:webHidden/>
              </w:rPr>
              <w:instrText xml:space="preserve"> PAGEREF _Toc88135261 \h </w:instrText>
            </w:r>
            <w:r>
              <w:rPr>
                <w:noProof/>
                <w:webHidden/>
              </w:rPr>
            </w:r>
            <w:r>
              <w:rPr>
                <w:noProof/>
                <w:webHidden/>
              </w:rPr>
              <w:fldChar w:fldCharType="separate"/>
            </w:r>
            <w:r>
              <w:rPr>
                <w:noProof/>
                <w:webHidden/>
              </w:rPr>
              <w:t>9</w:t>
            </w:r>
            <w:r>
              <w:rPr>
                <w:noProof/>
                <w:webHidden/>
              </w:rPr>
              <w:fldChar w:fldCharType="end"/>
            </w:r>
          </w:hyperlink>
        </w:p>
        <w:p w14:paraId="7AE2DDD4" w14:textId="10216605" w:rsidR="000435A2" w:rsidRDefault="000435A2">
          <w:pPr>
            <w:pStyle w:val="TOC2"/>
            <w:tabs>
              <w:tab w:val="right" w:leader="dot" w:pos="9350"/>
            </w:tabs>
            <w:rPr>
              <w:rFonts w:eastAsiaTheme="minorEastAsia" w:cstheme="minorBidi"/>
              <w:smallCaps w:val="0"/>
              <w:noProof/>
              <w:sz w:val="24"/>
              <w:szCs w:val="24"/>
              <w:lang w:eastAsia="en-GB"/>
            </w:rPr>
          </w:pPr>
          <w:hyperlink w:anchor="_Toc88135262" w:history="1">
            <w:r w:rsidRPr="009A6CFC">
              <w:rPr>
                <w:rStyle w:val="Hyperlink"/>
                <w:noProof/>
              </w:rPr>
              <w:t>3.3 Natural QUBO Formulation</w:t>
            </w:r>
            <w:r>
              <w:rPr>
                <w:noProof/>
                <w:webHidden/>
              </w:rPr>
              <w:tab/>
            </w:r>
            <w:r>
              <w:rPr>
                <w:noProof/>
                <w:webHidden/>
              </w:rPr>
              <w:fldChar w:fldCharType="begin"/>
            </w:r>
            <w:r>
              <w:rPr>
                <w:noProof/>
                <w:webHidden/>
              </w:rPr>
              <w:instrText xml:space="preserve"> PAGEREF _Toc88135262 \h </w:instrText>
            </w:r>
            <w:r>
              <w:rPr>
                <w:noProof/>
                <w:webHidden/>
              </w:rPr>
            </w:r>
            <w:r>
              <w:rPr>
                <w:noProof/>
                <w:webHidden/>
              </w:rPr>
              <w:fldChar w:fldCharType="separate"/>
            </w:r>
            <w:r>
              <w:rPr>
                <w:noProof/>
                <w:webHidden/>
              </w:rPr>
              <w:t>10</w:t>
            </w:r>
            <w:r>
              <w:rPr>
                <w:noProof/>
                <w:webHidden/>
              </w:rPr>
              <w:fldChar w:fldCharType="end"/>
            </w:r>
          </w:hyperlink>
        </w:p>
        <w:p w14:paraId="6C650CB8" w14:textId="1D64B24B" w:rsidR="000435A2" w:rsidRDefault="000435A2">
          <w:pPr>
            <w:pStyle w:val="TOC3"/>
            <w:tabs>
              <w:tab w:val="right" w:leader="dot" w:pos="9350"/>
            </w:tabs>
            <w:rPr>
              <w:rFonts w:eastAsiaTheme="minorEastAsia" w:cstheme="minorBidi"/>
              <w:i w:val="0"/>
              <w:iCs w:val="0"/>
              <w:noProof/>
              <w:sz w:val="24"/>
              <w:szCs w:val="24"/>
              <w:lang w:eastAsia="en-GB"/>
            </w:rPr>
          </w:pPr>
          <w:hyperlink w:anchor="_Toc88135263" w:history="1">
            <w:r w:rsidRPr="009A6CFC">
              <w:rPr>
                <w:rStyle w:val="Hyperlink"/>
                <w:noProof/>
              </w:rPr>
              <w:t>3.3.1 Minimum Vertex Cover</w:t>
            </w:r>
            <w:r>
              <w:rPr>
                <w:noProof/>
                <w:webHidden/>
              </w:rPr>
              <w:tab/>
            </w:r>
            <w:r>
              <w:rPr>
                <w:noProof/>
                <w:webHidden/>
              </w:rPr>
              <w:fldChar w:fldCharType="begin"/>
            </w:r>
            <w:r>
              <w:rPr>
                <w:noProof/>
                <w:webHidden/>
              </w:rPr>
              <w:instrText xml:space="preserve"> PAGEREF _Toc88135263 \h </w:instrText>
            </w:r>
            <w:r>
              <w:rPr>
                <w:noProof/>
                <w:webHidden/>
              </w:rPr>
            </w:r>
            <w:r>
              <w:rPr>
                <w:noProof/>
                <w:webHidden/>
              </w:rPr>
              <w:fldChar w:fldCharType="separate"/>
            </w:r>
            <w:r>
              <w:rPr>
                <w:noProof/>
                <w:webHidden/>
              </w:rPr>
              <w:t>10</w:t>
            </w:r>
            <w:r>
              <w:rPr>
                <w:noProof/>
                <w:webHidden/>
              </w:rPr>
              <w:fldChar w:fldCharType="end"/>
            </w:r>
          </w:hyperlink>
        </w:p>
        <w:p w14:paraId="7BA5CEAC" w14:textId="72E00EFA" w:rsidR="000435A2" w:rsidRDefault="000435A2">
          <w:pPr>
            <w:pStyle w:val="TOC3"/>
            <w:tabs>
              <w:tab w:val="right" w:leader="dot" w:pos="9350"/>
            </w:tabs>
            <w:rPr>
              <w:rFonts w:eastAsiaTheme="minorEastAsia" w:cstheme="minorBidi"/>
              <w:i w:val="0"/>
              <w:iCs w:val="0"/>
              <w:noProof/>
              <w:sz w:val="24"/>
              <w:szCs w:val="24"/>
              <w:lang w:eastAsia="en-GB"/>
            </w:rPr>
          </w:pPr>
          <w:hyperlink w:anchor="_Toc88135264" w:history="1">
            <w:r w:rsidRPr="009A6CFC">
              <w:rPr>
                <w:rStyle w:val="Hyperlink"/>
                <w:noProof/>
              </w:rPr>
              <w:t>3.3.2 Example Solution</w:t>
            </w:r>
            <w:r>
              <w:rPr>
                <w:noProof/>
                <w:webHidden/>
              </w:rPr>
              <w:tab/>
            </w:r>
            <w:r>
              <w:rPr>
                <w:noProof/>
                <w:webHidden/>
              </w:rPr>
              <w:fldChar w:fldCharType="begin"/>
            </w:r>
            <w:r>
              <w:rPr>
                <w:noProof/>
                <w:webHidden/>
              </w:rPr>
              <w:instrText xml:space="preserve"> PAGEREF _Toc88135264 \h </w:instrText>
            </w:r>
            <w:r>
              <w:rPr>
                <w:noProof/>
                <w:webHidden/>
              </w:rPr>
            </w:r>
            <w:r>
              <w:rPr>
                <w:noProof/>
                <w:webHidden/>
              </w:rPr>
              <w:fldChar w:fldCharType="separate"/>
            </w:r>
            <w:r>
              <w:rPr>
                <w:noProof/>
                <w:webHidden/>
              </w:rPr>
              <w:t>11</w:t>
            </w:r>
            <w:r>
              <w:rPr>
                <w:noProof/>
                <w:webHidden/>
              </w:rPr>
              <w:fldChar w:fldCharType="end"/>
            </w:r>
          </w:hyperlink>
        </w:p>
        <w:p w14:paraId="22F6A8FA" w14:textId="5D165B29" w:rsidR="000435A2" w:rsidRDefault="000435A2">
          <w:pPr>
            <w:pStyle w:val="TOC2"/>
            <w:tabs>
              <w:tab w:val="right" w:leader="dot" w:pos="9350"/>
            </w:tabs>
            <w:rPr>
              <w:rFonts w:eastAsiaTheme="minorEastAsia" w:cstheme="minorBidi"/>
              <w:smallCaps w:val="0"/>
              <w:noProof/>
              <w:sz w:val="24"/>
              <w:szCs w:val="24"/>
              <w:lang w:eastAsia="en-GB"/>
            </w:rPr>
          </w:pPr>
          <w:hyperlink w:anchor="_Toc88135265" w:history="1">
            <w:r w:rsidRPr="009A6CFC">
              <w:rPr>
                <w:rStyle w:val="Hyperlink"/>
                <w:noProof/>
              </w:rPr>
              <w:t>3.4 Non-Natural QUBO Formulation and Slack Variables</w:t>
            </w:r>
            <w:r>
              <w:rPr>
                <w:noProof/>
                <w:webHidden/>
              </w:rPr>
              <w:tab/>
            </w:r>
            <w:r>
              <w:rPr>
                <w:noProof/>
                <w:webHidden/>
              </w:rPr>
              <w:fldChar w:fldCharType="begin"/>
            </w:r>
            <w:r>
              <w:rPr>
                <w:noProof/>
                <w:webHidden/>
              </w:rPr>
              <w:instrText xml:space="preserve"> PAGEREF _Toc88135265 \h </w:instrText>
            </w:r>
            <w:r>
              <w:rPr>
                <w:noProof/>
                <w:webHidden/>
              </w:rPr>
            </w:r>
            <w:r>
              <w:rPr>
                <w:noProof/>
                <w:webHidden/>
              </w:rPr>
              <w:fldChar w:fldCharType="separate"/>
            </w:r>
            <w:r>
              <w:rPr>
                <w:noProof/>
                <w:webHidden/>
              </w:rPr>
              <w:t>13</w:t>
            </w:r>
            <w:r>
              <w:rPr>
                <w:noProof/>
                <w:webHidden/>
              </w:rPr>
              <w:fldChar w:fldCharType="end"/>
            </w:r>
          </w:hyperlink>
        </w:p>
        <w:p w14:paraId="6BBD4879" w14:textId="1B6ADCA7" w:rsidR="000435A2" w:rsidRDefault="000435A2">
          <w:pPr>
            <w:pStyle w:val="TOC3"/>
            <w:tabs>
              <w:tab w:val="right" w:leader="dot" w:pos="9350"/>
            </w:tabs>
            <w:rPr>
              <w:rFonts w:eastAsiaTheme="minorEastAsia" w:cstheme="minorBidi"/>
              <w:i w:val="0"/>
              <w:iCs w:val="0"/>
              <w:noProof/>
              <w:sz w:val="24"/>
              <w:szCs w:val="24"/>
              <w:lang w:eastAsia="en-GB"/>
            </w:rPr>
          </w:pPr>
          <w:hyperlink w:anchor="_Toc88135266" w:history="1">
            <w:r w:rsidRPr="009A6CFC">
              <w:rPr>
                <w:rStyle w:val="Hyperlink"/>
                <w:noProof/>
              </w:rPr>
              <w:t>2.4.1 QUBO Formulation</w:t>
            </w:r>
            <w:r>
              <w:rPr>
                <w:noProof/>
                <w:webHidden/>
              </w:rPr>
              <w:tab/>
            </w:r>
            <w:r>
              <w:rPr>
                <w:noProof/>
                <w:webHidden/>
              </w:rPr>
              <w:fldChar w:fldCharType="begin"/>
            </w:r>
            <w:r>
              <w:rPr>
                <w:noProof/>
                <w:webHidden/>
              </w:rPr>
              <w:instrText xml:space="preserve"> PAGEREF _Toc88135266 \h </w:instrText>
            </w:r>
            <w:r>
              <w:rPr>
                <w:noProof/>
                <w:webHidden/>
              </w:rPr>
            </w:r>
            <w:r>
              <w:rPr>
                <w:noProof/>
                <w:webHidden/>
              </w:rPr>
              <w:fldChar w:fldCharType="separate"/>
            </w:r>
            <w:r>
              <w:rPr>
                <w:noProof/>
                <w:webHidden/>
              </w:rPr>
              <w:t>13</w:t>
            </w:r>
            <w:r>
              <w:rPr>
                <w:noProof/>
                <w:webHidden/>
              </w:rPr>
              <w:fldChar w:fldCharType="end"/>
            </w:r>
          </w:hyperlink>
        </w:p>
        <w:p w14:paraId="57923900" w14:textId="7D387521" w:rsidR="000435A2" w:rsidRDefault="000435A2">
          <w:pPr>
            <w:pStyle w:val="TOC3"/>
            <w:tabs>
              <w:tab w:val="right" w:leader="dot" w:pos="9350"/>
            </w:tabs>
            <w:rPr>
              <w:rFonts w:eastAsiaTheme="minorEastAsia" w:cstheme="minorBidi"/>
              <w:i w:val="0"/>
              <w:iCs w:val="0"/>
              <w:noProof/>
              <w:sz w:val="24"/>
              <w:szCs w:val="24"/>
              <w:lang w:eastAsia="en-GB"/>
            </w:rPr>
          </w:pPr>
          <w:hyperlink w:anchor="_Toc88135267" w:history="1">
            <w:r w:rsidRPr="009A6CFC">
              <w:rPr>
                <w:rStyle w:val="Hyperlink"/>
                <w:noProof/>
              </w:rPr>
              <w:t>3.4.2 Slack Variables</w:t>
            </w:r>
            <w:r>
              <w:rPr>
                <w:noProof/>
                <w:webHidden/>
              </w:rPr>
              <w:tab/>
            </w:r>
            <w:r>
              <w:rPr>
                <w:noProof/>
                <w:webHidden/>
              </w:rPr>
              <w:fldChar w:fldCharType="begin"/>
            </w:r>
            <w:r>
              <w:rPr>
                <w:noProof/>
                <w:webHidden/>
              </w:rPr>
              <w:instrText xml:space="preserve"> PAGEREF _Toc88135267 \h </w:instrText>
            </w:r>
            <w:r>
              <w:rPr>
                <w:noProof/>
                <w:webHidden/>
              </w:rPr>
            </w:r>
            <w:r>
              <w:rPr>
                <w:noProof/>
                <w:webHidden/>
              </w:rPr>
              <w:fldChar w:fldCharType="separate"/>
            </w:r>
            <w:r>
              <w:rPr>
                <w:noProof/>
                <w:webHidden/>
              </w:rPr>
              <w:t>13</w:t>
            </w:r>
            <w:r>
              <w:rPr>
                <w:noProof/>
                <w:webHidden/>
              </w:rPr>
              <w:fldChar w:fldCharType="end"/>
            </w:r>
          </w:hyperlink>
        </w:p>
        <w:p w14:paraId="1FA19656" w14:textId="1577C63E" w:rsidR="000435A2" w:rsidRDefault="000435A2">
          <w:pPr>
            <w:pStyle w:val="TOC2"/>
            <w:tabs>
              <w:tab w:val="right" w:leader="dot" w:pos="9350"/>
            </w:tabs>
            <w:rPr>
              <w:rFonts w:eastAsiaTheme="minorEastAsia" w:cstheme="minorBidi"/>
              <w:smallCaps w:val="0"/>
              <w:noProof/>
              <w:sz w:val="24"/>
              <w:szCs w:val="24"/>
              <w:lang w:eastAsia="en-GB"/>
            </w:rPr>
          </w:pPr>
          <w:hyperlink w:anchor="_Toc88135268" w:history="1">
            <w:r w:rsidRPr="009A6CFC">
              <w:rPr>
                <w:rStyle w:val="Hyperlink"/>
                <w:noProof/>
              </w:rPr>
              <w:t>3.5 Algorithms for Solving QUBOs</w:t>
            </w:r>
            <w:r>
              <w:rPr>
                <w:noProof/>
                <w:webHidden/>
              </w:rPr>
              <w:tab/>
            </w:r>
            <w:r>
              <w:rPr>
                <w:noProof/>
                <w:webHidden/>
              </w:rPr>
              <w:fldChar w:fldCharType="begin"/>
            </w:r>
            <w:r>
              <w:rPr>
                <w:noProof/>
                <w:webHidden/>
              </w:rPr>
              <w:instrText xml:space="preserve"> PAGEREF _Toc88135268 \h </w:instrText>
            </w:r>
            <w:r>
              <w:rPr>
                <w:noProof/>
                <w:webHidden/>
              </w:rPr>
            </w:r>
            <w:r>
              <w:rPr>
                <w:noProof/>
                <w:webHidden/>
              </w:rPr>
              <w:fldChar w:fldCharType="separate"/>
            </w:r>
            <w:r>
              <w:rPr>
                <w:noProof/>
                <w:webHidden/>
              </w:rPr>
              <w:t>14</w:t>
            </w:r>
            <w:r>
              <w:rPr>
                <w:noProof/>
                <w:webHidden/>
              </w:rPr>
              <w:fldChar w:fldCharType="end"/>
            </w:r>
          </w:hyperlink>
        </w:p>
        <w:p w14:paraId="151112D9" w14:textId="01C08E16" w:rsidR="000435A2" w:rsidRDefault="000435A2">
          <w:pPr>
            <w:pStyle w:val="TOC3"/>
            <w:tabs>
              <w:tab w:val="right" w:leader="dot" w:pos="9350"/>
            </w:tabs>
            <w:rPr>
              <w:rFonts w:eastAsiaTheme="minorEastAsia" w:cstheme="minorBidi"/>
              <w:i w:val="0"/>
              <w:iCs w:val="0"/>
              <w:noProof/>
              <w:sz w:val="24"/>
              <w:szCs w:val="24"/>
              <w:lang w:eastAsia="en-GB"/>
            </w:rPr>
          </w:pPr>
          <w:hyperlink w:anchor="_Toc88135269" w:history="1">
            <w:r w:rsidRPr="009A6CFC">
              <w:rPr>
                <w:rStyle w:val="Hyperlink"/>
                <w:noProof/>
              </w:rPr>
              <w:t>3.6.1 Simulated Annealing</w:t>
            </w:r>
            <w:r>
              <w:rPr>
                <w:noProof/>
                <w:webHidden/>
              </w:rPr>
              <w:tab/>
            </w:r>
            <w:r>
              <w:rPr>
                <w:noProof/>
                <w:webHidden/>
              </w:rPr>
              <w:fldChar w:fldCharType="begin"/>
            </w:r>
            <w:r>
              <w:rPr>
                <w:noProof/>
                <w:webHidden/>
              </w:rPr>
              <w:instrText xml:space="preserve"> PAGEREF _Toc88135269 \h </w:instrText>
            </w:r>
            <w:r>
              <w:rPr>
                <w:noProof/>
                <w:webHidden/>
              </w:rPr>
            </w:r>
            <w:r>
              <w:rPr>
                <w:noProof/>
                <w:webHidden/>
              </w:rPr>
              <w:fldChar w:fldCharType="separate"/>
            </w:r>
            <w:r>
              <w:rPr>
                <w:noProof/>
                <w:webHidden/>
              </w:rPr>
              <w:t>14</w:t>
            </w:r>
            <w:r>
              <w:rPr>
                <w:noProof/>
                <w:webHidden/>
              </w:rPr>
              <w:fldChar w:fldCharType="end"/>
            </w:r>
          </w:hyperlink>
        </w:p>
        <w:p w14:paraId="4B0CCBC0" w14:textId="05AC481A" w:rsidR="000435A2" w:rsidRDefault="000435A2">
          <w:pPr>
            <w:pStyle w:val="TOC3"/>
            <w:tabs>
              <w:tab w:val="right" w:leader="dot" w:pos="9350"/>
            </w:tabs>
            <w:rPr>
              <w:rFonts w:eastAsiaTheme="minorEastAsia" w:cstheme="minorBidi"/>
              <w:i w:val="0"/>
              <w:iCs w:val="0"/>
              <w:noProof/>
              <w:sz w:val="24"/>
              <w:szCs w:val="24"/>
              <w:lang w:eastAsia="en-GB"/>
            </w:rPr>
          </w:pPr>
          <w:hyperlink w:anchor="_Toc88135270" w:history="1">
            <w:r w:rsidRPr="009A6CFC">
              <w:rPr>
                <w:rStyle w:val="Hyperlink"/>
                <w:noProof/>
              </w:rPr>
              <w:t>3.6.2 Tabu Search</w:t>
            </w:r>
            <w:r>
              <w:rPr>
                <w:noProof/>
                <w:webHidden/>
              </w:rPr>
              <w:tab/>
            </w:r>
            <w:r>
              <w:rPr>
                <w:noProof/>
                <w:webHidden/>
              </w:rPr>
              <w:fldChar w:fldCharType="begin"/>
            </w:r>
            <w:r>
              <w:rPr>
                <w:noProof/>
                <w:webHidden/>
              </w:rPr>
              <w:instrText xml:space="preserve"> PAGEREF _Toc88135270 \h </w:instrText>
            </w:r>
            <w:r>
              <w:rPr>
                <w:noProof/>
                <w:webHidden/>
              </w:rPr>
            </w:r>
            <w:r>
              <w:rPr>
                <w:noProof/>
                <w:webHidden/>
              </w:rPr>
              <w:fldChar w:fldCharType="separate"/>
            </w:r>
            <w:r>
              <w:rPr>
                <w:noProof/>
                <w:webHidden/>
              </w:rPr>
              <w:t>14</w:t>
            </w:r>
            <w:r>
              <w:rPr>
                <w:noProof/>
                <w:webHidden/>
              </w:rPr>
              <w:fldChar w:fldCharType="end"/>
            </w:r>
          </w:hyperlink>
        </w:p>
        <w:p w14:paraId="44F15213" w14:textId="51C792C2" w:rsidR="000435A2" w:rsidRDefault="000435A2">
          <w:pPr>
            <w:pStyle w:val="TOC3"/>
            <w:tabs>
              <w:tab w:val="right" w:leader="dot" w:pos="9350"/>
            </w:tabs>
            <w:rPr>
              <w:rFonts w:eastAsiaTheme="minorEastAsia" w:cstheme="minorBidi"/>
              <w:i w:val="0"/>
              <w:iCs w:val="0"/>
              <w:noProof/>
              <w:sz w:val="24"/>
              <w:szCs w:val="24"/>
              <w:lang w:eastAsia="en-GB"/>
            </w:rPr>
          </w:pPr>
          <w:hyperlink w:anchor="_Toc88135271" w:history="1">
            <w:r w:rsidRPr="009A6CFC">
              <w:rPr>
                <w:rStyle w:val="Hyperlink"/>
                <w:noProof/>
              </w:rPr>
              <w:t>3.6.3 Decomposing Solver</w:t>
            </w:r>
            <w:r>
              <w:rPr>
                <w:noProof/>
                <w:webHidden/>
              </w:rPr>
              <w:tab/>
            </w:r>
            <w:r>
              <w:rPr>
                <w:noProof/>
                <w:webHidden/>
              </w:rPr>
              <w:fldChar w:fldCharType="begin"/>
            </w:r>
            <w:r>
              <w:rPr>
                <w:noProof/>
                <w:webHidden/>
              </w:rPr>
              <w:instrText xml:space="preserve"> PAGEREF _Toc88135271 \h </w:instrText>
            </w:r>
            <w:r>
              <w:rPr>
                <w:noProof/>
                <w:webHidden/>
              </w:rPr>
            </w:r>
            <w:r>
              <w:rPr>
                <w:noProof/>
                <w:webHidden/>
              </w:rPr>
              <w:fldChar w:fldCharType="separate"/>
            </w:r>
            <w:r>
              <w:rPr>
                <w:noProof/>
                <w:webHidden/>
              </w:rPr>
              <w:t>15</w:t>
            </w:r>
            <w:r>
              <w:rPr>
                <w:noProof/>
                <w:webHidden/>
              </w:rPr>
              <w:fldChar w:fldCharType="end"/>
            </w:r>
          </w:hyperlink>
        </w:p>
        <w:p w14:paraId="78E68E1F" w14:textId="21A6CE74" w:rsidR="000435A2" w:rsidRDefault="000435A2">
          <w:pPr>
            <w:pStyle w:val="TOC3"/>
            <w:tabs>
              <w:tab w:val="right" w:leader="dot" w:pos="9350"/>
            </w:tabs>
            <w:rPr>
              <w:rFonts w:eastAsiaTheme="minorEastAsia" w:cstheme="minorBidi"/>
              <w:i w:val="0"/>
              <w:iCs w:val="0"/>
              <w:noProof/>
              <w:sz w:val="24"/>
              <w:szCs w:val="24"/>
              <w:lang w:eastAsia="en-GB"/>
            </w:rPr>
          </w:pPr>
          <w:hyperlink w:anchor="_Toc88135272" w:history="1">
            <w:r w:rsidRPr="009A6CFC">
              <w:rPr>
                <w:rStyle w:val="Hyperlink"/>
                <w:noProof/>
              </w:rPr>
              <w:t>3.6.4 Steepest Descent Algorithm</w:t>
            </w:r>
            <w:r>
              <w:rPr>
                <w:noProof/>
                <w:webHidden/>
              </w:rPr>
              <w:tab/>
            </w:r>
            <w:r>
              <w:rPr>
                <w:noProof/>
                <w:webHidden/>
              </w:rPr>
              <w:fldChar w:fldCharType="begin"/>
            </w:r>
            <w:r>
              <w:rPr>
                <w:noProof/>
                <w:webHidden/>
              </w:rPr>
              <w:instrText xml:space="preserve"> PAGEREF _Toc88135272 \h </w:instrText>
            </w:r>
            <w:r>
              <w:rPr>
                <w:noProof/>
                <w:webHidden/>
              </w:rPr>
            </w:r>
            <w:r>
              <w:rPr>
                <w:noProof/>
                <w:webHidden/>
              </w:rPr>
              <w:fldChar w:fldCharType="separate"/>
            </w:r>
            <w:r>
              <w:rPr>
                <w:noProof/>
                <w:webHidden/>
              </w:rPr>
              <w:t>15</w:t>
            </w:r>
            <w:r>
              <w:rPr>
                <w:noProof/>
                <w:webHidden/>
              </w:rPr>
              <w:fldChar w:fldCharType="end"/>
            </w:r>
          </w:hyperlink>
        </w:p>
        <w:p w14:paraId="3FE738B1" w14:textId="03837287" w:rsidR="000435A2" w:rsidRDefault="000435A2">
          <w:pPr>
            <w:pStyle w:val="TOC1"/>
            <w:tabs>
              <w:tab w:val="right" w:leader="dot" w:pos="9350"/>
            </w:tabs>
            <w:rPr>
              <w:rFonts w:eastAsiaTheme="minorEastAsia" w:cstheme="minorBidi"/>
              <w:b w:val="0"/>
              <w:bCs w:val="0"/>
              <w:caps w:val="0"/>
              <w:noProof/>
              <w:sz w:val="24"/>
              <w:szCs w:val="24"/>
              <w:lang w:eastAsia="en-GB"/>
            </w:rPr>
          </w:pPr>
          <w:hyperlink w:anchor="_Toc88135273" w:history="1">
            <w:r w:rsidRPr="009A6CFC">
              <w:rPr>
                <w:rStyle w:val="Hyperlink"/>
                <w:noProof/>
              </w:rPr>
              <w:t>4 Penalty Coefficient Optimisation Techniques</w:t>
            </w:r>
            <w:r>
              <w:rPr>
                <w:noProof/>
                <w:webHidden/>
              </w:rPr>
              <w:tab/>
            </w:r>
            <w:r>
              <w:rPr>
                <w:noProof/>
                <w:webHidden/>
              </w:rPr>
              <w:fldChar w:fldCharType="begin"/>
            </w:r>
            <w:r>
              <w:rPr>
                <w:noProof/>
                <w:webHidden/>
              </w:rPr>
              <w:instrText xml:space="preserve"> PAGEREF _Toc88135273 \h </w:instrText>
            </w:r>
            <w:r>
              <w:rPr>
                <w:noProof/>
                <w:webHidden/>
              </w:rPr>
            </w:r>
            <w:r>
              <w:rPr>
                <w:noProof/>
                <w:webHidden/>
              </w:rPr>
              <w:fldChar w:fldCharType="separate"/>
            </w:r>
            <w:r>
              <w:rPr>
                <w:noProof/>
                <w:webHidden/>
              </w:rPr>
              <w:t>16</w:t>
            </w:r>
            <w:r>
              <w:rPr>
                <w:noProof/>
                <w:webHidden/>
              </w:rPr>
              <w:fldChar w:fldCharType="end"/>
            </w:r>
          </w:hyperlink>
        </w:p>
        <w:p w14:paraId="2476BAD7" w14:textId="0D8B7702" w:rsidR="000435A2" w:rsidRDefault="000435A2">
          <w:pPr>
            <w:pStyle w:val="TOC2"/>
            <w:tabs>
              <w:tab w:val="right" w:leader="dot" w:pos="9350"/>
            </w:tabs>
            <w:rPr>
              <w:rFonts w:eastAsiaTheme="minorEastAsia" w:cstheme="minorBidi"/>
              <w:smallCaps w:val="0"/>
              <w:noProof/>
              <w:sz w:val="24"/>
              <w:szCs w:val="24"/>
              <w:lang w:eastAsia="en-GB"/>
            </w:rPr>
          </w:pPr>
          <w:hyperlink w:anchor="_Toc88135274" w:history="1">
            <w:r w:rsidRPr="009A6CFC">
              <w:rPr>
                <w:rStyle w:val="Hyperlink"/>
                <w:noProof/>
              </w:rPr>
              <w:t>4.1 Analytical</w:t>
            </w:r>
            <w:r>
              <w:rPr>
                <w:noProof/>
                <w:webHidden/>
              </w:rPr>
              <w:tab/>
            </w:r>
            <w:r>
              <w:rPr>
                <w:noProof/>
                <w:webHidden/>
              </w:rPr>
              <w:fldChar w:fldCharType="begin"/>
            </w:r>
            <w:r>
              <w:rPr>
                <w:noProof/>
                <w:webHidden/>
              </w:rPr>
              <w:instrText xml:space="preserve"> PAGEREF _Toc88135274 \h </w:instrText>
            </w:r>
            <w:r>
              <w:rPr>
                <w:noProof/>
                <w:webHidden/>
              </w:rPr>
            </w:r>
            <w:r>
              <w:rPr>
                <w:noProof/>
                <w:webHidden/>
              </w:rPr>
              <w:fldChar w:fldCharType="separate"/>
            </w:r>
            <w:r>
              <w:rPr>
                <w:noProof/>
                <w:webHidden/>
              </w:rPr>
              <w:t>16</w:t>
            </w:r>
            <w:r>
              <w:rPr>
                <w:noProof/>
                <w:webHidden/>
              </w:rPr>
              <w:fldChar w:fldCharType="end"/>
            </w:r>
          </w:hyperlink>
        </w:p>
        <w:p w14:paraId="79EA8A17" w14:textId="0E4194A3" w:rsidR="000435A2" w:rsidRDefault="000435A2">
          <w:pPr>
            <w:pStyle w:val="TOC2"/>
            <w:tabs>
              <w:tab w:val="right" w:leader="dot" w:pos="9350"/>
            </w:tabs>
            <w:rPr>
              <w:rFonts w:eastAsiaTheme="minorEastAsia" w:cstheme="minorBidi"/>
              <w:smallCaps w:val="0"/>
              <w:noProof/>
              <w:sz w:val="24"/>
              <w:szCs w:val="24"/>
              <w:lang w:eastAsia="en-GB"/>
            </w:rPr>
          </w:pPr>
          <w:hyperlink w:anchor="_Toc88135275" w:history="1">
            <w:r w:rsidRPr="009A6CFC">
              <w:rPr>
                <w:rStyle w:val="Hyperlink"/>
                <w:noProof/>
              </w:rPr>
              <w:t>4.2 Numerical 1</w:t>
            </w:r>
            <w:r>
              <w:rPr>
                <w:noProof/>
                <w:webHidden/>
              </w:rPr>
              <w:tab/>
            </w:r>
            <w:r>
              <w:rPr>
                <w:noProof/>
                <w:webHidden/>
              </w:rPr>
              <w:fldChar w:fldCharType="begin"/>
            </w:r>
            <w:r>
              <w:rPr>
                <w:noProof/>
                <w:webHidden/>
              </w:rPr>
              <w:instrText xml:space="preserve"> PAGEREF _Toc88135275 \h </w:instrText>
            </w:r>
            <w:r>
              <w:rPr>
                <w:noProof/>
                <w:webHidden/>
              </w:rPr>
            </w:r>
            <w:r>
              <w:rPr>
                <w:noProof/>
                <w:webHidden/>
              </w:rPr>
              <w:fldChar w:fldCharType="separate"/>
            </w:r>
            <w:r>
              <w:rPr>
                <w:noProof/>
                <w:webHidden/>
              </w:rPr>
              <w:t>16</w:t>
            </w:r>
            <w:r>
              <w:rPr>
                <w:noProof/>
                <w:webHidden/>
              </w:rPr>
              <w:fldChar w:fldCharType="end"/>
            </w:r>
          </w:hyperlink>
        </w:p>
        <w:p w14:paraId="35C09934" w14:textId="6DD9AB03" w:rsidR="000435A2" w:rsidRDefault="000435A2">
          <w:pPr>
            <w:pStyle w:val="TOC2"/>
            <w:tabs>
              <w:tab w:val="right" w:leader="dot" w:pos="9350"/>
            </w:tabs>
            <w:rPr>
              <w:rFonts w:eastAsiaTheme="minorEastAsia" w:cstheme="minorBidi"/>
              <w:smallCaps w:val="0"/>
              <w:noProof/>
              <w:sz w:val="24"/>
              <w:szCs w:val="24"/>
              <w:lang w:eastAsia="en-GB"/>
            </w:rPr>
          </w:pPr>
          <w:hyperlink w:anchor="_Toc88135276" w:history="1">
            <w:r w:rsidRPr="009A6CFC">
              <w:rPr>
                <w:rStyle w:val="Hyperlink"/>
                <w:noProof/>
              </w:rPr>
              <w:t>4.3 Numerical 2</w:t>
            </w:r>
            <w:r>
              <w:rPr>
                <w:noProof/>
                <w:webHidden/>
              </w:rPr>
              <w:tab/>
            </w:r>
            <w:r>
              <w:rPr>
                <w:noProof/>
                <w:webHidden/>
              </w:rPr>
              <w:fldChar w:fldCharType="begin"/>
            </w:r>
            <w:r>
              <w:rPr>
                <w:noProof/>
                <w:webHidden/>
              </w:rPr>
              <w:instrText xml:space="preserve"> PAGEREF _Toc88135276 \h </w:instrText>
            </w:r>
            <w:r>
              <w:rPr>
                <w:noProof/>
                <w:webHidden/>
              </w:rPr>
            </w:r>
            <w:r>
              <w:rPr>
                <w:noProof/>
                <w:webHidden/>
              </w:rPr>
              <w:fldChar w:fldCharType="separate"/>
            </w:r>
            <w:r>
              <w:rPr>
                <w:noProof/>
                <w:webHidden/>
              </w:rPr>
              <w:t>17</w:t>
            </w:r>
            <w:r>
              <w:rPr>
                <w:noProof/>
                <w:webHidden/>
              </w:rPr>
              <w:fldChar w:fldCharType="end"/>
            </w:r>
          </w:hyperlink>
        </w:p>
        <w:p w14:paraId="38C23BAE" w14:textId="6F4A06E9" w:rsidR="000435A2" w:rsidRDefault="000435A2">
          <w:pPr>
            <w:pStyle w:val="TOC2"/>
            <w:tabs>
              <w:tab w:val="right" w:leader="dot" w:pos="9350"/>
            </w:tabs>
            <w:rPr>
              <w:rFonts w:eastAsiaTheme="minorEastAsia" w:cstheme="minorBidi"/>
              <w:smallCaps w:val="0"/>
              <w:noProof/>
              <w:sz w:val="24"/>
              <w:szCs w:val="24"/>
              <w:lang w:eastAsia="en-GB"/>
            </w:rPr>
          </w:pPr>
          <w:hyperlink w:anchor="_Toc88135277" w:history="1">
            <w:r w:rsidRPr="009A6CFC">
              <w:rPr>
                <w:rStyle w:val="Hyperlink"/>
                <w:noProof/>
              </w:rPr>
              <w:t>4.4 Machine Learning</w:t>
            </w:r>
            <w:r>
              <w:rPr>
                <w:noProof/>
                <w:webHidden/>
              </w:rPr>
              <w:tab/>
            </w:r>
            <w:r>
              <w:rPr>
                <w:noProof/>
                <w:webHidden/>
              </w:rPr>
              <w:fldChar w:fldCharType="begin"/>
            </w:r>
            <w:r>
              <w:rPr>
                <w:noProof/>
                <w:webHidden/>
              </w:rPr>
              <w:instrText xml:space="preserve"> PAGEREF _Toc88135277 \h </w:instrText>
            </w:r>
            <w:r>
              <w:rPr>
                <w:noProof/>
                <w:webHidden/>
              </w:rPr>
            </w:r>
            <w:r>
              <w:rPr>
                <w:noProof/>
                <w:webHidden/>
              </w:rPr>
              <w:fldChar w:fldCharType="separate"/>
            </w:r>
            <w:r>
              <w:rPr>
                <w:noProof/>
                <w:webHidden/>
              </w:rPr>
              <w:t>18</w:t>
            </w:r>
            <w:r>
              <w:rPr>
                <w:noProof/>
                <w:webHidden/>
              </w:rPr>
              <w:fldChar w:fldCharType="end"/>
            </w:r>
          </w:hyperlink>
        </w:p>
        <w:p w14:paraId="0E78493F" w14:textId="1CA5B409" w:rsidR="000435A2" w:rsidRDefault="000435A2">
          <w:pPr>
            <w:pStyle w:val="TOC1"/>
            <w:tabs>
              <w:tab w:val="right" w:leader="dot" w:pos="9350"/>
            </w:tabs>
            <w:rPr>
              <w:rFonts w:eastAsiaTheme="minorEastAsia" w:cstheme="minorBidi"/>
              <w:b w:val="0"/>
              <w:bCs w:val="0"/>
              <w:caps w:val="0"/>
              <w:noProof/>
              <w:sz w:val="24"/>
              <w:szCs w:val="24"/>
              <w:lang w:eastAsia="en-GB"/>
            </w:rPr>
          </w:pPr>
          <w:hyperlink w:anchor="_Toc88135278" w:history="1">
            <w:r w:rsidRPr="009A6CFC">
              <w:rPr>
                <w:rStyle w:val="Hyperlink"/>
                <w:noProof/>
              </w:rPr>
              <w:t>5 Summary</w:t>
            </w:r>
            <w:r>
              <w:rPr>
                <w:noProof/>
                <w:webHidden/>
              </w:rPr>
              <w:tab/>
            </w:r>
            <w:r>
              <w:rPr>
                <w:noProof/>
                <w:webHidden/>
              </w:rPr>
              <w:fldChar w:fldCharType="begin"/>
            </w:r>
            <w:r>
              <w:rPr>
                <w:noProof/>
                <w:webHidden/>
              </w:rPr>
              <w:instrText xml:space="preserve"> PAGEREF _Toc88135278 \h </w:instrText>
            </w:r>
            <w:r>
              <w:rPr>
                <w:noProof/>
                <w:webHidden/>
              </w:rPr>
            </w:r>
            <w:r>
              <w:rPr>
                <w:noProof/>
                <w:webHidden/>
              </w:rPr>
              <w:fldChar w:fldCharType="separate"/>
            </w:r>
            <w:r>
              <w:rPr>
                <w:noProof/>
                <w:webHidden/>
              </w:rPr>
              <w:t>21</w:t>
            </w:r>
            <w:r>
              <w:rPr>
                <w:noProof/>
                <w:webHidden/>
              </w:rPr>
              <w:fldChar w:fldCharType="end"/>
            </w:r>
          </w:hyperlink>
        </w:p>
        <w:p w14:paraId="379EB0DB" w14:textId="6B989D13" w:rsidR="000435A2" w:rsidRDefault="000435A2">
          <w:pPr>
            <w:pStyle w:val="TOC1"/>
            <w:tabs>
              <w:tab w:val="right" w:leader="dot" w:pos="9350"/>
            </w:tabs>
            <w:rPr>
              <w:rFonts w:eastAsiaTheme="minorEastAsia" w:cstheme="minorBidi"/>
              <w:b w:val="0"/>
              <w:bCs w:val="0"/>
              <w:caps w:val="0"/>
              <w:noProof/>
              <w:sz w:val="24"/>
              <w:szCs w:val="24"/>
              <w:lang w:eastAsia="en-GB"/>
            </w:rPr>
          </w:pPr>
          <w:hyperlink w:anchor="_Toc88135279" w:history="1">
            <w:r w:rsidRPr="009A6CFC">
              <w:rPr>
                <w:rStyle w:val="Hyperlink"/>
                <w:noProof/>
              </w:rPr>
              <w:t>References</w:t>
            </w:r>
            <w:r>
              <w:rPr>
                <w:noProof/>
                <w:webHidden/>
              </w:rPr>
              <w:tab/>
            </w:r>
            <w:r>
              <w:rPr>
                <w:noProof/>
                <w:webHidden/>
              </w:rPr>
              <w:fldChar w:fldCharType="begin"/>
            </w:r>
            <w:r>
              <w:rPr>
                <w:noProof/>
                <w:webHidden/>
              </w:rPr>
              <w:instrText xml:space="preserve"> PAGEREF _Toc88135279 \h </w:instrText>
            </w:r>
            <w:r>
              <w:rPr>
                <w:noProof/>
                <w:webHidden/>
              </w:rPr>
            </w:r>
            <w:r>
              <w:rPr>
                <w:noProof/>
                <w:webHidden/>
              </w:rPr>
              <w:fldChar w:fldCharType="separate"/>
            </w:r>
            <w:r>
              <w:rPr>
                <w:noProof/>
                <w:webHidden/>
              </w:rPr>
              <w:t>22</w:t>
            </w:r>
            <w:r>
              <w:rPr>
                <w:noProof/>
                <w:webHidden/>
              </w:rPr>
              <w:fldChar w:fldCharType="end"/>
            </w:r>
          </w:hyperlink>
        </w:p>
        <w:p w14:paraId="16427B5D" w14:textId="5DF39986" w:rsidR="005F509F" w:rsidRDefault="005F509F">
          <w:pPr>
            <w:rPr>
              <w:b/>
              <w:bCs/>
              <w:noProof/>
            </w:rPr>
          </w:pPr>
          <w:r w:rsidRPr="001A112E">
            <w:rPr>
              <w:noProof/>
            </w:rPr>
            <w:fldChar w:fldCharType="end"/>
          </w:r>
        </w:p>
      </w:sdtContent>
    </w:sdt>
    <w:p w14:paraId="2922B334" w14:textId="700C169B" w:rsidR="006B1718" w:rsidRDefault="006B1718">
      <w:pPr>
        <w:rPr>
          <w:b/>
          <w:bCs/>
          <w:noProof/>
        </w:rPr>
      </w:pPr>
    </w:p>
    <w:p w14:paraId="0EA072CA" w14:textId="5E9EC4F1" w:rsidR="000435A2" w:rsidRDefault="000435A2" w:rsidP="000435A2">
      <w:pPr>
        <w:spacing w:line="240" w:lineRule="auto"/>
        <w:rPr>
          <w:b/>
          <w:bCs/>
          <w:noProof/>
        </w:rPr>
      </w:pPr>
      <w:r>
        <w:rPr>
          <w:b/>
          <w:bCs/>
          <w:noProof/>
        </w:rPr>
        <w:br w:type="page"/>
      </w:r>
    </w:p>
    <w:p w14:paraId="1799AA8D" w14:textId="6DD626CC" w:rsidR="006B1718" w:rsidRDefault="000435A2">
      <w:pPr>
        <w:rPr>
          <w:noProof/>
          <w:sz w:val="48"/>
          <w:szCs w:val="48"/>
        </w:rPr>
      </w:pPr>
      <w:r w:rsidRPr="000435A2">
        <w:rPr>
          <w:noProof/>
          <w:sz w:val="48"/>
          <w:szCs w:val="48"/>
        </w:rPr>
        <w:lastRenderedPageBreak/>
        <w:t>List of Figures</w:t>
      </w:r>
    </w:p>
    <w:p w14:paraId="4B9B463C" w14:textId="77777777" w:rsidR="000435A2" w:rsidRPr="000435A2" w:rsidRDefault="000435A2">
      <w:pPr>
        <w:rPr>
          <w:noProof/>
          <w:szCs w:val="22"/>
        </w:rPr>
      </w:pPr>
    </w:p>
    <w:p w14:paraId="525DE7C7" w14:textId="290673AE" w:rsidR="003F16DE" w:rsidRDefault="009C12E7">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88151167" w:history="1">
        <w:r w:rsidR="003F16DE" w:rsidRPr="00962161">
          <w:rPr>
            <w:rStyle w:val="Hyperlink"/>
            <w:noProof/>
          </w:rPr>
          <w:t>Figure 1: Comparison of node transitions in Simulated and Quantum Annealing (Johnson et al., 2011).</w:t>
        </w:r>
        <w:r w:rsidR="003F16DE">
          <w:rPr>
            <w:noProof/>
            <w:webHidden/>
          </w:rPr>
          <w:tab/>
        </w:r>
        <w:r w:rsidR="003F16DE">
          <w:rPr>
            <w:noProof/>
            <w:webHidden/>
          </w:rPr>
          <w:fldChar w:fldCharType="begin"/>
        </w:r>
        <w:r w:rsidR="003F16DE">
          <w:rPr>
            <w:noProof/>
            <w:webHidden/>
          </w:rPr>
          <w:instrText xml:space="preserve"> PAGEREF _Toc88151167 \h </w:instrText>
        </w:r>
        <w:r w:rsidR="003F16DE">
          <w:rPr>
            <w:noProof/>
            <w:webHidden/>
          </w:rPr>
        </w:r>
        <w:r w:rsidR="003F16DE">
          <w:rPr>
            <w:noProof/>
            <w:webHidden/>
          </w:rPr>
          <w:fldChar w:fldCharType="separate"/>
        </w:r>
        <w:r w:rsidR="003F16DE">
          <w:rPr>
            <w:noProof/>
            <w:webHidden/>
          </w:rPr>
          <w:t>6</w:t>
        </w:r>
        <w:r w:rsidR="003F16DE">
          <w:rPr>
            <w:noProof/>
            <w:webHidden/>
          </w:rPr>
          <w:fldChar w:fldCharType="end"/>
        </w:r>
      </w:hyperlink>
    </w:p>
    <w:p w14:paraId="77919661" w14:textId="032ABD5C" w:rsidR="003F16DE" w:rsidRDefault="003F16DE">
      <w:pPr>
        <w:pStyle w:val="TableofFigures"/>
        <w:tabs>
          <w:tab w:val="right" w:leader="dot" w:pos="9350"/>
        </w:tabs>
        <w:rPr>
          <w:rFonts w:eastAsiaTheme="minorEastAsia" w:cstheme="minorBidi"/>
          <w:smallCaps w:val="0"/>
          <w:noProof/>
          <w:sz w:val="24"/>
          <w:szCs w:val="24"/>
          <w:lang w:eastAsia="en-GB"/>
        </w:rPr>
      </w:pPr>
      <w:hyperlink w:anchor="_Toc88151168" w:history="1">
        <w:r w:rsidRPr="00962161">
          <w:rPr>
            <w:rStyle w:val="Hyperlink"/>
            <w:noProof/>
          </w:rPr>
          <w:t>Figure 2: Visual representation of normal subsets and a vertex cover.</w:t>
        </w:r>
        <w:r>
          <w:rPr>
            <w:noProof/>
            <w:webHidden/>
          </w:rPr>
          <w:tab/>
        </w:r>
        <w:r>
          <w:rPr>
            <w:noProof/>
            <w:webHidden/>
          </w:rPr>
          <w:fldChar w:fldCharType="begin"/>
        </w:r>
        <w:r>
          <w:rPr>
            <w:noProof/>
            <w:webHidden/>
          </w:rPr>
          <w:instrText xml:space="preserve"> PAGEREF _Toc88151168 \h </w:instrText>
        </w:r>
        <w:r>
          <w:rPr>
            <w:noProof/>
            <w:webHidden/>
          </w:rPr>
        </w:r>
        <w:r>
          <w:rPr>
            <w:noProof/>
            <w:webHidden/>
          </w:rPr>
          <w:fldChar w:fldCharType="separate"/>
        </w:r>
        <w:r>
          <w:rPr>
            <w:noProof/>
            <w:webHidden/>
          </w:rPr>
          <w:t>11</w:t>
        </w:r>
        <w:r>
          <w:rPr>
            <w:noProof/>
            <w:webHidden/>
          </w:rPr>
          <w:fldChar w:fldCharType="end"/>
        </w:r>
      </w:hyperlink>
    </w:p>
    <w:p w14:paraId="27430652" w14:textId="7C3581DF" w:rsidR="003F16DE" w:rsidRDefault="003F16DE">
      <w:pPr>
        <w:pStyle w:val="TableofFigures"/>
        <w:tabs>
          <w:tab w:val="right" w:leader="dot" w:pos="9350"/>
        </w:tabs>
        <w:rPr>
          <w:rFonts w:eastAsiaTheme="minorEastAsia" w:cstheme="minorBidi"/>
          <w:smallCaps w:val="0"/>
          <w:noProof/>
          <w:sz w:val="24"/>
          <w:szCs w:val="24"/>
          <w:lang w:eastAsia="en-GB"/>
        </w:rPr>
      </w:pPr>
      <w:hyperlink w:anchor="_Toc88151169" w:history="1">
        <w:r w:rsidRPr="00962161">
          <w:rPr>
            <w:rStyle w:val="Hyperlink"/>
            <w:noProof/>
          </w:rPr>
          <w:t>Figure 3: Example MVC graph.</w:t>
        </w:r>
        <w:r>
          <w:rPr>
            <w:noProof/>
            <w:webHidden/>
          </w:rPr>
          <w:tab/>
        </w:r>
        <w:r>
          <w:rPr>
            <w:noProof/>
            <w:webHidden/>
          </w:rPr>
          <w:fldChar w:fldCharType="begin"/>
        </w:r>
        <w:r>
          <w:rPr>
            <w:noProof/>
            <w:webHidden/>
          </w:rPr>
          <w:instrText xml:space="preserve"> PAGEREF _Toc88151169 \h </w:instrText>
        </w:r>
        <w:r>
          <w:rPr>
            <w:noProof/>
            <w:webHidden/>
          </w:rPr>
        </w:r>
        <w:r>
          <w:rPr>
            <w:noProof/>
            <w:webHidden/>
          </w:rPr>
          <w:fldChar w:fldCharType="separate"/>
        </w:r>
        <w:r>
          <w:rPr>
            <w:noProof/>
            <w:webHidden/>
          </w:rPr>
          <w:t>12</w:t>
        </w:r>
        <w:r>
          <w:rPr>
            <w:noProof/>
            <w:webHidden/>
          </w:rPr>
          <w:fldChar w:fldCharType="end"/>
        </w:r>
      </w:hyperlink>
    </w:p>
    <w:p w14:paraId="51562DA9" w14:textId="70856B06" w:rsidR="003F16DE" w:rsidRDefault="003F16DE">
      <w:pPr>
        <w:pStyle w:val="TableofFigures"/>
        <w:tabs>
          <w:tab w:val="right" w:leader="dot" w:pos="9350"/>
        </w:tabs>
        <w:rPr>
          <w:rFonts w:eastAsiaTheme="minorEastAsia" w:cstheme="minorBidi"/>
          <w:smallCaps w:val="0"/>
          <w:noProof/>
          <w:sz w:val="24"/>
          <w:szCs w:val="24"/>
          <w:lang w:eastAsia="en-GB"/>
        </w:rPr>
      </w:pPr>
      <w:hyperlink w:anchor="_Toc88151170" w:history="1">
        <w:r w:rsidRPr="00962161">
          <w:rPr>
            <w:rStyle w:val="Hyperlink"/>
            <w:noProof/>
          </w:rPr>
          <w:t>Figure 4: A solution to the example MVC.</w:t>
        </w:r>
        <w:r>
          <w:rPr>
            <w:noProof/>
            <w:webHidden/>
          </w:rPr>
          <w:tab/>
        </w:r>
        <w:r>
          <w:rPr>
            <w:noProof/>
            <w:webHidden/>
          </w:rPr>
          <w:fldChar w:fldCharType="begin"/>
        </w:r>
        <w:r>
          <w:rPr>
            <w:noProof/>
            <w:webHidden/>
          </w:rPr>
          <w:instrText xml:space="preserve"> PAGEREF _Toc88151170 \h </w:instrText>
        </w:r>
        <w:r>
          <w:rPr>
            <w:noProof/>
            <w:webHidden/>
          </w:rPr>
        </w:r>
        <w:r>
          <w:rPr>
            <w:noProof/>
            <w:webHidden/>
          </w:rPr>
          <w:fldChar w:fldCharType="separate"/>
        </w:r>
        <w:r>
          <w:rPr>
            <w:noProof/>
            <w:webHidden/>
          </w:rPr>
          <w:t>13</w:t>
        </w:r>
        <w:r>
          <w:rPr>
            <w:noProof/>
            <w:webHidden/>
          </w:rPr>
          <w:fldChar w:fldCharType="end"/>
        </w:r>
      </w:hyperlink>
    </w:p>
    <w:p w14:paraId="72229D3C" w14:textId="1246BF42" w:rsidR="003F16DE" w:rsidRDefault="003F16DE">
      <w:pPr>
        <w:pStyle w:val="TableofFigures"/>
        <w:tabs>
          <w:tab w:val="right" w:leader="dot" w:pos="9350"/>
        </w:tabs>
        <w:rPr>
          <w:rFonts w:eastAsiaTheme="minorEastAsia" w:cstheme="minorBidi"/>
          <w:smallCaps w:val="0"/>
          <w:noProof/>
          <w:sz w:val="24"/>
          <w:szCs w:val="24"/>
          <w:lang w:eastAsia="en-GB"/>
        </w:rPr>
      </w:pPr>
      <w:hyperlink w:anchor="_Toc88151171" w:history="1">
        <w:r w:rsidRPr="00962161">
          <w:rPr>
            <w:rStyle w:val="Hyperlink"/>
            <w:noProof/>
          </w:rPr>
          <w:t>Figure 5: Solver Surrogate training (Huang et al., 2021).</w:t>
        </w:r>
        <w:r>
          <w:rPr>
            <w:noProof/>
            <w:webHidden/>
          </w:rPr>
          <w:tab/>
        </w:r>
        <w:r>
          <w:rPr>
            <w:noProof/>
            <w:webHidden/>
          </w:rPr>
          <w:fldChar w:fldCharType="begin"/>
        </w:r>
        <w:r>
          <w:rPr>
            <w:noProof/>
            <w:webHidden/>
          </w:rPr>
          <w:instrText xml:space="preserve"> PAGEREF _Toc88151171 \h </w:instrText>
        </w:r>
        <w:r>
          <w:rPr>
            <w:noProof/>
            <w:webHidden/>
          </w:rPr>
        </w:r>
        <w:r>
          <w:rPr>
            <w:noProof/>
            <w:webHidden/>
          </w:rPr>
          <w:fldChar w:fldCharType="separate"/>
        </w:r>
        <w:r>
          <w:rPr>
            <w:noProof/>
            <w:webHidden/>
          </w:rPr>
          <w:t>19</w:t>
        </w:r>
        <w:r>
          <w:rPr>
            <w:noProof/>
            <w:webHidden/>
          </w:rPr>
          <w:fldChar w:fldCharType="end"/>
        </w:r>
      </w:hyperlink>
    </w:p>
    <w:p w14:paraId="34F6F5C4" w14:textId="31BBE0D6" w:rsidR="003F16DE" w:rsidRDefault="003F16DE">
      <w:pPr>
        <w:pStyle w:val="TableofFigures"/>
        <w:tabs>
          <w:tab w:val="right" w:leader="dot" w:pos="9350"/>
        </w:tabs>
        <w:rPr>
          <w:rFonts w:eastAsiaTheme="minorEastAsia" w:cstheme="minorBidi"/>
          <w:smallCaps w:val="0"/>
          <w:noProof/>
          <w:sz w:val="24"/>
          <w:szCs w:val="24"/>
          <w:lang w:eastAsia="en-GB"/>
        </w:rPr>
      </w:pPr>
      <w:hyperlink w:anchor="_Toc88151172" w:history="1">
        <w:r w:rsidRPr="00962161">
          <w:rPr>
            <w:rStyle w:val="Hyperlink"/>
            <w:noProof/>
          </w:rPr>
          <w:t>Figure 6: Estimating penalty coefficient with Solver Surrogate (Huang et al., 2021).</w:t>
        </w:r>
        <w:r>
          <w:rPr>
            <w:noProof/>
            <w:webHidden/>
          </w:rPr>
          <w:tab/>
        </w:r>
        <w:r>
          <w:rPr>
            <w:noProof/>
            <w:webHidden/>
          </w:rPr>
          <w:fldChar w:fldCharType="begin"/>
        </w:r>
        <w:r>
          <w:rPr>
            <w:noProof/>
            <w:webHidden/>
          </w:rPr>
          <w:instrText xml:space="preserve"> PAGEREF _Toc88151172 \h </w:instrText>
        </w:r>
        <w:r>
          <w:rPr>
            <w:noProof/>
            <w:webHidden/>
          </w:rPr>
        </w:r>
        <w:r>
          <w:rPr>
            <w:noProof/>
            <w:webHidden/>
          </w:rPr>
          <w:fldChar w:fldCharType="separate"/>
        </w:r>
        <w:r>
          <w:rPr>
            <w:noProof/>
            <w:webHidden/>
          </w:rPr>
          <w:t>19</w:t>
        </w:r>
        <w:r>
          <w:rPr>
            <w:noProof/>
            <w:webHidden/>
          </w:rPr>
          <w:fldChar w:fldCharType="end"/>
        </w:r>
      </w:hyperlink>
    </w:p>
    <w:p w14:paraId="6CE9299B" w14:textId="013F3A7F" w:rsidR="000435A2" w:rsidRDefault="009C12E7" w:rsidP="00F613E7">
      <w:r>
        <w:fldChar w:fldCharType="end"/>
      </w:r>
    </w:p>
    <w:p w14:paraId="5F527B2A" w14:textId="77777777" w:rsidR="000435A2" w:rsidRDefault="000435A2" w:rsidP="00F613E7"/>
    <w:p w14:paraId="2203C3F1" w14:textId="13D12542" w:rsidR="000435A2" w:rsidRPr="000435A2" w:rsidRDefault="000435A2" w:rsidP="000435A2">
      <w:pPr>
        <w:rPr>
          <w:noProof/>
          <w:sz w:val="48"/>
          <w:szCs w:val="48"/>
        </w:rPr>
      </w:pPr>
      <w:r w:rsidRPr="000435A2">
        <w:rPr>
          <w:noProof/>
          <w:sz w:val="48"/>
          <w:szCs w:val="48"/>
        </w:rPr>
        <w:t xml:space="preserve">List of </w:t>
      </w:r>
      <w:r>
        <w:rPr>
          <w:noProof/>
          <w:sz w:val="48"/>
          <w:szCs w:val="48"/>
        </w:rPr>
        <w:t>Tables</w:t>
      </w:r>
    </w:p>
    <w:p w14:paraId="78468389" w14:textId="77777777" w:rsidR="006B1718" w:rsidRDefault="006B1718" w:rsidP="00F613E7"/>
    <w:p w14:paraId="47179B82" w14:textId="0250F713" w:rsidR="003F16DE"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151174" w:history="1">
        <w:r w:rsidR="003F16DE" w:rsidRPr="00C4432F">
          <w:rPr>
            <w:rStyle w:val="Hyperlink"/>
            <w:noProof/>
          </w:rPr>
          <w:t>Table 1: Few known constraint/penalty pairs (Glover, Kochenberger and Du, 2019).</w:t>
        </w:r>
        <w:r w:rsidR="003F16DE">
          <w:rPr>
            <w:noProof/>
            <w:webHidden/>
          </w:rPr>
          <w:tab/>
        </w:r>
        <w:r w:rsidR="003F16DE">
          <w:rPr>
            <w:noProof/>
            <w:webHidden/>
          </w:rPr>
          <w:fldChar w:fldCharType="begin"/>
        </w:r>
        <w:r w:rsidR="003F16DE">
          <w:rPr>
            <w:noProof/>
            <w:webHidden/>
          </w:rPr>
          <w:instrText xml:space="preserve"> PAGEREF _Toc88151174 \h </w:instrText>
        </w:r>
        <w:r w:rsidR="003F16DE">
          <w:rPr>
            <w:noProof/>
            <w:webHidden/>
          </w:rPr>
        </w:r>
        <w:r w:rsidR="003F16DE">
          <w:rPr>
            <w:noProof/>
            <w:webHidden/>
          </w:rPr>
          <w:fldChar w:fldCharType="separate"/>
        </w:r>
        <w:r w:rsidR="003F16DE">
          <w:rPr>
            <w:noProof/>
            <w:webHidden/>
          </w:rPr>
          <w:t>10</w:t>
        </w:r>
        <w:r w:rsidR="003F16DE">
          <w:rPr>
            <w:noProof/>
            <w:webHidden/>
          </w:rPr>
          <w:fldChar w:fldCharType="end"/>
        </w:r>
      </w:hyperlink>
    </w:p>
    <w:p w14:paraId="396B3C7E" w14:textId="6FB5AD34" w:rsidR="006B1718" w:rsidRDefault="006B1718" w:rsidP="00F613E7">
      <w:r>
        <w:fldChar w:fldCharType="end"/>
      </w:r>
    </w:p>
    <w:p w14:paraId="01CE7A5D" w14:textId="693901EC" w:rsidR="001552D4" w:rsidRDefault="001552D4" w:rsidP="00F613E7"/>
    <w:p w14:paraId="4B0BA728" w14:textId="07710B07" w:rsidR="001552D4" w:rsidRDefault="001552D4" w:rsidP="00F613E7"/>
    <w:p w14:paraId="616E4D66" w14:textId="04AB4940" w:rsidR="00DF36C2" w:rsidRDefault="00DF36C2" w:rsidP="00DF36C2">
      <w:pPr>
        <w:spacing w:line="240" w:lineRule="auto"/>
      </w:pPr>
      <w:r>
        <w:br w:type="page"/>
      </w:r>
    </w:p>
    <w:p w14:paraId="072E3CEB" w14:textId="21737FFF" w:rsidR="000435A2" w:rsidRDefault="000435A2" w:rsidP="005F509F">
      <w:pPr>
        <w:pStyle w:val="Heading1"/>
      </w:pPr>
      <w:bookmarkStart w:id="0" w:name="_Toc87816512"/>
      <w:bookmarkStart w:id="1" w:name="_Toc88135253"/>
      <w:r>
        <w:lastRenderedPageBreak/>
        <w:t>1 Introduction</w:t>
      </w:r>
      <w:bookmarkEnd w:id="1"/>
    </w:p>
    <w:p w14:paraId="67022251" w14:textId="10E90843" w:rsidR="000435A2" w:rsidRDefault="000435A2" w:rsidP="000435A2">
      <w:r>
        <w:t>Introduction.</w:t>
      </w:r>
    </w:p>
    <w:p w14:paraId="56EEB001" w14:textId="1DE30303" w:rsidR="000435A2" w:rsidRDefault="000435A2" w:rsidP="000435A2"/>
    <w:p w14:paraId="28F74C1A" w14:textId="322F5C42" w:rsidR="000435A2" w:rsidRDefault="000435A2">
      <w:pPr>
        <w:spacing w:line="240" w:lineRule="auto"/>
      </w:pPr>
      <w:r>
        <w:br w:type="page"/>
      </w:r>
    </w:p>
    <w:p w14:paraId="00E28BC8" w14:textId="24761EAA" w:rsidR="000E29CE" w:rsidRPr="000E29CE" w:rsidRDefault="000435A2" w:rsidP="005F509F">
      <w:pPr>
        <w:pStyle w:val="Heading1"/>
      </w:pPr>
      <w:bookmarkStart w:id="2" w:name="_Toc88135254"/>
      <w:r>
        <w:lastRenderedPageBreak/>
        <w:t>2</w:t>
      </w:r>
      <w:r w:rsidR="005F509F">
        <w:t xml:space="preserve"> </w:t>
      </w:r>
      <w:r w:rsidR="006D49A6">
        <w:t xml:space="preserve">Annealing </w:t>
      </w:r>
      <w:r w:rsidR="004540FD">
        <w:t>in Combinatorial Optimi</w:t>
      </w:r>
      <w:r w:rsidR="00B23C95">
        <w:t>s</w:t>
      </w:r>
      <w:r w:rsidR="004540FD">
        <w:t>ation</w:t>
      </w:r>
      <w:bookmarkEnd w:id="0"/>
      <w:bookmarkEnd w:id="2"/>
    </w:p>
    <w:p w14:paraId="4B1D6E03" w14:textId="77777777" w:rsidR="00DF36C2" w:rsidRDefault="00DF36C2" w:rsidP="00F613E7"/>
    <w:p w14:paraId="5721437F" w14:textId="286798DD" w:rsidR="000E29CE" w:rsidRPr="000E29CE" w:rsidRDefault="00F315B3" w:rsidP="00F613E7">
      <w:r>
        <w:t>In this section</w:t>
      </w:r>
      <w:r w:rsidR="00B23C95">
        <w:t>,</w:t>
      </w:r>
      <w:r>
        <w:t xml:space="preserve"> we will discuss a class of metaheuristics inspired by the physical </w:t>
      </w:r>
      <w:r w:rsidR="00B23C95" w:rsidRPr="00B23C95">
        <w:rPr>
          <w:i/>
          <w:iCs/>
        </w:rPr>
        <w:t>annealing</w:t>
      </w:r>
      <w:r w:rsidR="00B23C95">
        <w:t xml:space="preserve"> process</w:t>
      </w:r>
      <w:r>
        <w:t xml:space="preserve">. </w:t>
      </w:r>
      <w:r w:rsidR="00B23C95">
        <w:t>In</w:t>
      </w:r>
      <w:r w:rsidR="000E29CE">
        <w:t xml:space="preserve">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5C0C795E" w:rsidR="000E29CE" w:rsidRDefault="000435A2" w:rsidP="005F509F">
      <w:pPr>
        <w:pStyle w:val="Heading2"/>
      </w:pPr>
      <w:bookmarkStart w:id="3" w:name="_Toc87816513"/>
      <w:bookmarkStart w:id="4" w:name="_Toc88135255"/>
      <w:r>
        <w:t>2</w:t>
      </w:r>
      <w:r w:rsidR="005F509F">
        <w:t xml:space="preserve">.1 </w:t>
      </w:r>
      <w:r w:rsidR="000E29CE">
        <w:t>Annealing</w:t>
      </w:r>
      <w:bookmarkEnd w:id="3"/>
      <w:bookmarkEnd w:id="4"/>
    </w:p>
    <w:p w14:paraId="2FA976E2" w14:textId="77777777" w:rsidR="00DF36C2" w:rsidRPr="00DF36C2" w:rsidRDefault="00DF36C2" w:rsidP="00DF36C2"/>
    <w:p w14:paraId="2FC01E1D" w14:textId="2960180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3A49F965" w:rsidR="000E29CE" w:rsidRDefault="000435A2" w:rsidP="00DF36C2">
      <w:pPr>
        <w:pStyle w:val="Heading2"/>
      </w:pPr>
      <w:bookmarkStart w:id="5" w:name="_Toc88135256"/>
      <w:r>
        <w:t>2</w:t>
      </w:r>
      <w:r w:rsidR="00DF36C2" w:rsidRPr="00DF36C2">
        <w:t>.2</w:t>
      </w:r>
      <w:r w:rsidR="0027569C">
        <w:t xml:space="preserve"> </w:t>
      </w:r>
      <w:bookmarkStart w:id="6" w:name="_Toc87816514"/>
      <w:r w:rsidR="000E29CE">
        <w:t>Simulated Annealing</w:t>
      </w:r>
      <w:bookmarkEnd w:id="5"/>
      <w:bookmarkEnd w:id="6"/>
    </w:p>
    <w:p w14:paraId="6DA4A929" w14:textId="77777777" w:rsidR="00DF36C2" w:rsidRPr="00DF36C2" w:rsidRDefault="00DF36C2" w:rsidP="00DF36C2"/>
    <w:p w14:paraId="33100616" w14:textId="18F8031F"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 xml:space="preserve">approximate </w:t>
      </w:r>
      <w:r w:rsidR="00B23C95">
        <w:rPr>
          <w:lang w:eastAsia="en-GB"/>
        </w:rPr>
        <w:t xml:space="preserve">the </w:t>
      </w:r>
      <w:r w:rsidR="001805D6">
        <w:rPr>
          <w:lang w:eastAsia="en-GB"/>
        </w:rPr>
        <w:t xml:space="preserve">global optimum of a combinatorial </w:t>
      </w:r>
      <w:r w:rsidR="009426A5">
        <w:rPr>
          <w:lang w:eastAsia="en-GB"/>
        </w:rPr>
        <w:t>optimisation</w:t>
      </w:r>
      <w:r w:rsidR="001805D6">
        <w:rPr>
          <w:lang w:eastAsia="en-GB"/>
        </w:rPr>
        <w:t xml:space="preserve"> problem</w:t>
      </w:r>
      <w:r w:rsidR="0046579C">
        <w:rPr>
          <w:lang w:eastAsia="en-GB"/>
        </w:rPr>
        <w:t xml:space="preserve"> </w:t>
      </w:r>
      <w:r w:rsidR="0046579C">
        <w:rPr>
          <w:lang w:eastAsia="en-GB"/>
        </w:rPr>
        <w:fldChar w:fldCharType="begin" w:fldLock="1"/>
      </w:r>
      <w:r w:rsidR="00D2594D">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w:t>
      </w:r>
      <w:r w:rsidR="009426A5">
        <w:rPr>
          <w:lang w:eastAsia="en-GB"/>
        </w:rPr>
        <w:t>optimisation</w:t>
      </w:r>
      <w:r>
        <w:rPr>
          <w:lang w:eastAsia="en-GB"/>
        </w:rPr>
        <w:t xml:space="preserve">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58D7625"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w:t>
      </w:r>
      <w:r w:rsidR="00B23C95">
        <w:rPr>
          <w:lang w:eastAsia="en-GB"/>
        </w:rPr>
        <w:t>,</w:t>
      </w:r>
      <w:r w:rsidR="000A201F">
        <w:rPr>
          <w:lang w:eastAsia="en-GB"/>
        </w:rPr>
        <w:t xml:space="preserve"> the algorithm </w:t>
      </w:r>
      <w:r w:rsidR="001C27B1">
        <w:rPr>
          <w:lang w:eastAsia="en-GB"/>
        </w:rPr>
        <w:t>acts like</w:t>
      </w:r>
      <w:r w:rsidR="000A201F">
        <w:rPr>
          <w:lang w:eastAsia="en-GB"/>
        </w:rPr>
        <w:t xml:space="preserve"> </w:t>
      </w:r>
      <w:r w:rsidR="00B23C95">
        <w:rPr>
          <w:lang w:eastAsia="en-GB"/>
        </w:rPr>
        <w:t xml:space="preserve">a </w:t>
      </w:r>
      <w:r w:rsidR="000A201F">
        <w:rPr>
          <w:lang w:eastAsia="en-GB"/>
        </w:rPr>
        <w:t>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 xml:space="preserve">the algorithm </w:t>
      </w:r>
      <w:r w:rsidR="009426A5">
        <w:rPr>
          <w:lang w:eastAsia="en-GB"/>
        </w:rPr>
        <w:t>prioritises</w:t>
      </w:r>
      <w:r w:rsidR="000A201F" w:rsidRPr="00902CC6">
        <w:rPr>
          <w:lang w:eastAsia="en-GB"/>
        </w:rPr>
        <w:t xml:space="preserve"> advantageous moves</w:t>
      </w:r>
      <w:r w:rsidR="005A6405">
        <w:rPr>
          <w:lang w:eastAsia="en-GB"/>
        </w:rPr>
        <w:t>. It</w:t>
      </w:r>
      <w:r w:rsidR="000A201F" w:rsidRPr="00902CC6">
        <w:rPr>
          <w:lang w:eastAsia="en-GB"/>
        </w:rPr>
        <w:t xml:space="preserve"> acts like </w:t>
      </w:r>
      <w:r w:rsidR="00B23C95">
        <w:rPr>
          <w:lang w:eastAsia="en-GB"/>
        </w:rPr>
        <w:t xml:space="preserve">a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41430A">
        <w:rPr>
          <w:lang w:eastAsia="en-GB"/>
        </w:rPr>
        <w:t>change</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118B842C"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18CE95D" w:rsidR="002E5274" w:rsidRPr="0027569C" w:rsidRDefault="004F7C0D" w:rsidP="00F613E7">
      <w:pPr>
        <w:rPr>
          <w:lang w:eastAsia="en-GB"/>
        </w:rPr>
      </w:pPr>
      <w:r w:rsidRPr="004F7C0D">
        <w:rPr>
          <w:i/>
          <w:iCs/>
          <w:lang w:eastAsia="en-GB"/>
        </w:rPr>
        <w:lastRenderedPageBreak/>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BA1ABE">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 xml:space="preserve">is an energy transition (negative when </w:t>
      </w:r>
      <w:r w:rsidR="00BA1ABE">
        <w:rPr>
          <w:lang w:eastAsia="en-GB"/>
        </w:rPr>
        <w:t>moving downhill</w:t>
      </w:r>
      <w:r w:rsidR="00DD3177">
        <w:rPr>
          <w:lang w:eastAsia="en-GB"/>
        </w:rPr>
        <w:t>)</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3807AABE"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386F9D98"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2FDF53DD"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51214A1E" w14:textId="6B577EA3" w:rsidR="00684357" w:rsidRDefault="00684357" w:rsidP="00F613E7">
      <w:pPr>
        <w:rPr>
          <w:lang w:eastAsia="en-GB"/>
        </w:rPr>
      </w:pPr>
    </w:p>
    <w:p w14:paraId="6DCF34AA" w14:textId="1D729BC2"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node </w:t>
      </w:r>
      <w:r>
        <w:rPr>
          <w:i/>
          <w:iCs/>
          <w:lang w:eastAsia="en-GB"/>
        </w:rPr>
        <w:t xml:space="preserve">c </w:t>
      </w:r>
      <w:r>
        <w:rPr>
          <w:lang w:eastAsia="en-GB"/>
        </w:rPr>
        <w:t>is rejected</w:t>
      </w:r>
      <w:r w:rsidR="00BA1ABE">
        <w:rPr>
          <w:lang w:eastAsia="en-GB"/>
        </w:rPr>
        <w:t>,</w:t>
      </w:r>
      <w:r>
        <w:rPr>
          <w:lang w:eastAsia="en-GB"/>
        </w:rPr>
        <w:t xml:space="preserve"> </w:t>
      </w:r>
      <w:r w:rsidR="00BA1ABE">
        <w:rPr>
          <w:lang w:eastAsia="en-GB"/>
        </w:rPr>
        <w:t>favouring</w:t>
      </w:r>
      <w:r>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437DA180" w:rsidR="000E29CE" w:rsidRDefault="000435A2" w:rsidP="00DF36C2">
      <w:pPr>
        <w:pStyle w:val="Heading2"/>
      </w:pPr>
      <w:bookmarkStart w:id="7" w:name="_Toc88135257"/>
      <w:r>
        <w:t>2</w:t>
      </w:r>
      <w:r w:rsidR="00DF36C2" w:rsidRPr="00DF36C2">
        <w:t>.3</w:t>
      </w:r>
      <w:r w:rsidR="0027569C">
        <w:t xml:space="preserve"> </w:t>
      </w:r>
      <w:bookmarkStart w:id="8" w:name="_Toc87816515"/>
      <w:r w:rsidR="000E29CE">
        <w:t>Quantum Annealing</w:t>
      </w:r>
      <w:bookmarkEnd w:id="7"/>
      <w:bookmarkEnd w:id="8"/>
    </w:p>
    <w:p w14:paraId="5F4F4A18" w14:textId="77777777" w:rsidR="00DF36C2" w:rsidRPr="00DF36C2" w:rsidRDefault="00DF36C2" w:rsidP="00DF36C2"/>
    <w:p w14:paraId="5C6784F0" w14:textId="7F87B99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In QA</w:t>
      </w:r>
      <w:r w:rsidR="0014309B">
        <w:t>,</w:t>
      </w:r>
      <w:r w:rsidR="00BC08C9">
        <w:t xml:space="preserve"> we start with a strong quantum field and gradually decrease its strength (quantum fluctuation) to find </w:t>
      </w:r>
      <w:r w:rsidR="00BA1ABE">
        <w:t>an optimal ground state</w:t>
      </w:r>
      <w:r w:rsidR="00BC08C9">
        <w:t xml:space="preserve">. </w:t>
      </w:r>
      <w:r w:rsidR="00BA1ABE">
        <w:t>It</w:t>
      </w:r>
      <w:r w:rsidR="00BC08C9">
        <w:t xml:space="preserve"> is analogous to SA, where we </w:t>
      </w:r>
      <w:r w:rsidR="0041430A">
        <w:t>reduced</w:t>
      </w:r>
      <w:r w:rsidR="00BC08C9">
        <w:t xml:space="preserve"> the temperature (thermal fluctuation) to achieve the same result. </w:t>
      </w:r>
    </w:p>
    <w:p w14:paraId="0A3E262A" w14:textId="77777777" w:rsidR="007904BD" w:rsidRDefault="007904BD" w:rsidP="00F613E7"/>
    <w:p w14:paraId="4FC35914" w14:textId="320B7699"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we decrease the strength of </w:t>
      </w:r>
      <w:r w:rsidR="0014309B">
        <w:t xml:space="preserve">the </w:t>
      </w:r>
      <w:r w:rsidR="00902CC6">
        <w:t>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18FF08E6"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812584">
        <w:t xml:space="preserve">. </w:t>
      </w:r>
      <w:r w:rsidR="00902CC6">
        <w:t>This range is defined by the strength of the quantum field,</w:t>
      </w:r>
      <w:r w:rsidR="00B3137F">
        <w:t xml:space="preserve"> </w:t>
      </w:r>
      <w:r w:rsidR="00B3137F">
        <w:lastRenderedPageBreak/>
        <w:t xml:space="preserve">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14309B">
        <w:t xml:space="preserve">the </w:t>
      </w:r>
      <w:r w:rsidR="004C6085">
        <w:t xml:space="preserve">current state, which happens to be a local minimum, and the global minimum,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can be seen </w:t>
      </w:r>
      <w:r w:rsidR="0014309B">
        <w:t>in</w:t>
      </w:r>
      <w:r w:rsidR="00151308">
        <w:t xml:space="preserve"> Figure </w:t>
      </w:r>
      <w:r w:rsidR="00812584">
        <w:t>1</w:t>
      </w:r>
      <w:r w:rsidR="00151308">
        <w:t>.</w:t>
      </w:r>
      <w:r w:rsidR="005B4DCB">
        <w:t xml:space="preserve">  </w:t>
      </w:r>
    </w:p>
    <w:p w14:paraId="0B050CE4" w14:textId="5BCC362E" w:rsidR="00D2594D" w:rsidRDefault="00D2594D" w:rsidP="00F613E7"/>
    <w:p w14:paraId="784F3BC5" w14:textId="77777777" w:rsidR="00D2594D" w:rsidRDefault="00D2594D" w:rsidP="00D2594D">
      <w:pPr>
        <w:keepNext/>
        <w:jc w:val="center"/>
      </w:pPr>
      <w:r w:rsidRPr="00D2594D">
        <w:drawing>
          <wp:inline distT="0" distB="0" distL="0" distR="0" wp14:anchorId="53071F91" wp14:editId="203EB055">
            <wp:extent cx="5392882" cy="2179623"/>
            <wp:effectExtent l="0" t="0" r="0" b="0"/>
            <wp:docPr id="39" name="Picture 3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hape, arrow&#10;&#10;Description automatically generated"/>
                    <pic:cNvPicPr/>
                  </pic:nvPicPr>
                  <pic:blipFill>
                    <a:blip r:embed="rId8"/>
                    <a:stretch>
                      <a:fillRect/>
                    </a:stretch>
                  </pic:blipFill>
                  <pic:spPr>
                    <a:xfrm>
                      <a:off x="0" y="0"/>
                      <a:ext cx="5399947" cy="2182478"/>
                    </a:xfrm>
                    <a:prstGeom prst="rect">
                      <a:avLst/>
                    </a:prstGeom>
                  </pic:spPr>
                </pic:pic>
              </a:graphicData>
            </a:graphic>
          </wp:inline>
        </w:drawing>
      </w:r>
    </w:p>
    <w:p w14:paraId="4078DCCB" w14:textId="3E0876D9" w:rsidR="00F55A38" w:rsidRPr="00400911" w:rsidRDefault="00D2594D" w:rsidP="00400911">
      <w:pPr>
        <w:pStyle w:val="Caption"/>
        <w:jc w:val="center"/>
        <w:rPr>
          <w:color w:val="000000" w:themeColor="text1"/>
        </w:rPr>
      </w:pPr>
      <w:bookmarkStart w:id="9" w:name="_Toc88151167"/>
      <w:r w:rsidRPr="00D2594D">
        <w:rPr>
          <w:color w:val="000000" w:themeColor="text1"/>
        </w:rPr>
        <w:t xml:space="preserve">Figure </w:t>
      </w:r>
      <w:r w:rsidRPr="00D2594D">
        <w:rPr>
          <w:color w:val="000000" w:themeColor="text1"/>
        </w:rPr>
        <w:fldChar w:fldCharType="begin"/>
      </w:r>
      <w:r w:rsidRPr="00D2594D">
        <w:rPr>
          <w:color w:val="000000" w:themeColor="text1"/>
        </w:rPr>
        <w:instrText xml:space="preserve"> SEQ Figure \* ARABIC </w:instrText>
      </w:r>
      <w:r w:rsidRPr="00D2594D">
        <w:rPr>
          <w:color w:val="000000" w:themeColor="text1"/>
        </w:rPr>
        <w:fldChar w:fldCharType="separate"/>
      </w:r>
      <w:r w:rsidR="0034032E">
        <w:rPr>
          <w:noProof/>
          <w:color w:val="000000" w:themeColor="text1"/>
        </w:rPr>
        <w:t>1</w:t>
      </w:r>
      <w:r w:rsidRPr="00D2594D">
        <w:rPr>
          <w:color w:val="000000" w:themeColor="text1"/>
        </w:rPr>
        <w:fldChar w:fldCharType="end"/>
      </w:r>
      <w:r w:rsidRPr="00D2594D">
        <w:rPr>
          <w:color w:val="000000" w:themeColor="text1"/>
        </w:rPr>
        <w:t>: Comparison of node transitions in Simulated and Quantum Annealing</w:t>
      </w:r>
      <w:r>
        <w:rPr>
          <w:color w:val="000000" w:themeColor="text1"/>
        </w:rPr>
        <w:t xml:space="preserve"> </w:t>
      </w:r>
      <w:r>
        <w:rPr>
          <w:color w:val="000000" w:themeColor="text1"/>
        </w:rPr>
        <w:fldChar w:fldCharType="begin" w:fldLock="1"/>
      </w:r>
      <w:r w:rsidR="00C64ACE">
        <w:rPr>
          <w:color w:val="000000" w:themeColor="text1"/>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Pr>
          <w:color w:val="000000" w:themeColor="text1"/>
        </w:rPr>
        <w:fldChar w:fldCharType="separate"/>
      </w:r>
      <w:r w:rsidRPr="00D2594D">
        <w:rPr>
          <w:i w:val="0"/>
          <w:noProof/>
          <w:color w:val="000000" w:themeColor="text1"/>
        </w:rPr>
        <w:t xml:space="preserve">(Johnson </w:t>
      </w:r>
      <w:r w:rsidRPr="00D2594D">
        <w:rPr>
          <w:noProof/>
          <w:color w:val="000000" w:themeColor="text1"/>
        </w:rPr>
        <w:t>et al.</w:t>
      </w:r>
      <w:r w:rsidRPr="00D2594D">
        <w:rPr>
          <w:i w:val="0"/>
          <w:noProof/>
          <w:color w:val="000000" w:themeColor="text1"/>
        </w:rPr>
        <w:t>, 2011)</w:t>
      </w:r>
      <w:r>
        <w:rPr>
          <w:color w:val="000000" w:themeColor="text1"/>
        </w:rPr>
        <w:fldChar w:fldCharType="end"/>
      </w:r>
      <w:r w:rsidRPr="00D2594D">
        <w:rPr>
          <w:color w:val="000000" w:themeColor="text1"/>
        </w:rPr>
        <w:t>.</w:t>
      </w:r>
      <w:bookmarkEnd w:id="9"/>
    </w:p>
    <w:p w14:paraId="774F8625" w14:textId="77777777" w:rsidR="00213FDB" w:rsidRDefault="00213FDB" w:rsidP="00F613E7"/>
    <w:p w14:paraId="4A9CA3DB" w14:textId="71EEC481" w:rsidR="000E29CE" w:rsidRPr="00FF1D50" w:rsidRDefault="009251C8" w:rsidP="00F613E7">
      <w:r>
        <w:t xml:space="preserve">The fundamental feature and the main benefit of QA </w:t>
      </w:r>
      <w:r w:rsidR="0014309B">
        <w:t>are</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w:t>
      </w:r>
      <w:r w:rsidR="009426A5">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4674107" w:rsidR="000E29CE" w:rsidRDefault="000435A2" w:rsidP="005F509F">
      <w:pPr>
        <w:pStyle w:val="Heading2"/>
      </w:pPr>
      <w:bookmarkStart w:id="10" w:name="_Toc88135258"/>
      <w:r>
        <w:t>2</w:t>
      </w:r>
      <w:r w:rsidR="005F509F" w:rsidRPr="005F509F">
        <w:t>.4</w:t>
      </w:r>
      <w:r w:rsidR="002C534C" w:rsidRPr="000E2D5A">
        <w:t xml:space="preserve"> </w:t>
      </w:r>
      <w:bookmarkStart w:id="11" w:name="_Toc87816516"/>
      <w:r w:rsidR="000E29CE">
        <w:t>Digital Anneal</w:t>
      </w:r>
      <w:r w:rsidR="004540FD">
        <w:t>er</w:t>
      </w:r>
      <w:bookmarkEnd w:id="10"/>
      <w:bookmarkEnd w:id="11"/>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7E5E5DAD"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 </w:t>
      </w:r>
      <w:r w:rsidR="0065448A">
        <w:t xml:space="preserve">more than a single node </w:t>
      </w:r>
      <w:r w:rsidR="00BA1ABE">
        <w:t>were</w:t>
      </w:r>
      <w:r>
        <w:t xml:space="preserve"> accepted, </w:t>
      </w:r>
      <w:r w:rsidR="00BA1ABE">
        <w:t>one</w:t>
      </w:r>
      <w:r w:rsidR="0065448A">
        <w:t xml:space="preserve"> of them </w:t>
      </w:r>
      <w:r w:rsidR="0014309B">
        <w:t>would</w:t>
      </w:r>
      <w:r w:rsidR="0065448A">
        <w:t xml:space="preserve"> be ch</w:t>
      </w:r>
      <w:r w:rsidR="00A95697">
        <w:t>o</w:t>
      </w:r>
      <w:r w:rsidR="0065448A">
        <w:t>sen uniformly at random. This is advantageous as in SA</w:t>
      </w:r>
      <w:r w:rsidR="0014309B">
        <w:t>,</w:t>
      </w:r>
      <w:r w:rsidR="0065448A">
        <w:t xml:space="preserve"> if the node was rejected, we need to generate and then consider a new one from the same position, which takes time. In DA, however, all the nodes are considered in parallel</w:t>
      </w:r>
      <w:r w:rsidR="0014309B">
        <w:t>,</w:t>
      </w:r>
      <w:r w:rsidR="0065448A">
        <w:t xml:space="preserve"> and the acceptance probability per </w:t>
      </w:r>
      <w:r w:rsidR="0065448A" w:rsidRPr="0065448A">
        <w:t>“turn”</w:t>
      </w:r>
      <w:r w:rsidR="0065448A">
        <w:t xml:space="preserve"> is higher.</w:t>
      </w:r>
    </w:p>
    <w:p w14:paraId="07C69005" w14:textId="27AD842A"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t>
      </w:r>
      <w:r w:rsidR="0014309B">
        <w:t>have been</w:t>
      </w:r>
      <w:r w:rsidR="008035FB">
        <w:t xml:space="preserve"> accepted, the </w:t>
      </w:r>
      <w:r w:rsidR="0028060D">
        <w:t>following</w:t>
      </w:r>
      <w:r w:rsidR="00E74523">
        <w:t xml:space="preserve"> </w:t>
      </w:r>
      <w:r w:rsidR="008035FB">
        <w:t xml:space="preserve">acceptance probability will be artificially increased to help the algorithm overcome </w:t>
      </w:r>
      <w:r w:rsidR="00E74523">
        <w:t>narrow barriers.</w:t>
      </w:r>
    </w:p>
    <w:p w14:paraId="6D0970DE" w14:textId="0D4AC513"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w:t>
      </w:r>
      <w:r w:rsidR="0014309B">
        <w:t xml:space="preserve">parallel </w:t>
      </w:r>
      <w:r w:rsidR="00C2666B">
        <w:t xml:space="preserve">SA the initial states are generated individually for each </w:t>
      </w:r>
      <w:r w:rsidR="00BA1ABE">
        <w:t>run</w:t>
      </w:r>
      <w:r w:rsidR="00C2666B">
        <w:t>)</w:t>
      </w:r>
      <w:r>
        <w:t>.</w:t>
      </w:r>
      <w:r w:rsidR="00E74523">
        <w:t xml:space="preserve"> </w:t>
      </w:r>
      <w:r>
        <w:t>Otherwise,</w:t>
      </w:r>
      <w:r w:rsidR="00E74523">
        <w:t xml:space="preserve"> it would need to </w:t>
      </w:r>
      <w:r>
        <w:t xml:space="preserve">evaluate the new initial node and </w:t>
      </w:r>
      <w:r w:rsidR="00BA1ABE">
        <w:t>the</w:t>
      </w:r>
      <w:r>
        <w:t xml:space="preserve">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4DF9038"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14309B">
        <w:t>,</w:t>
      </w:r>
      <w:r w:rsidR="00974B1A">
        <w:t xml:space="preserve"> and some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w:t>
      </w:r>
      <w:r w:rsidR="0028060D">
        <w:t>primarily</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3C4D0FF1" w:rsidR="00DF36C2" w:rsidRPr="006E03BB" w:rsidRDefault="000435A2" w:rsidP="005F509F">
      <w:pPr>
        <w:pStyle w:val="Heading1"/>
      </w:pPr>
      <w:bookmarkStart w:id="12" w:name="_Toc88135259"/>
      <w:r>
        <w:lastRenderedPageBreak/>
        <w:t>3</w:t>
      </w:r>
      <w:r w:rsidR="005F509F">
        <w:t xml:space="preserve"> </w:t>
      </w:r>
      <w:r w:rsidR="006E03BB">
        <w:t>QUBO</w:t>
      </w:r>
      <w:bookmarkEnd w:id="12"/>
    </w:p>
    <w:p w14:paraId="339721E0" w14:textId="77777777" w:rsidR="005F509F" w:rsidRPr="005F509F" w:rsidRDefault="005F509F" w:rsidP="005F509F"/>
    <w:p w14:paraId="76C833EF" w14:textId="69E1CCA3" w:rsidR="000721C1" w:rsidRDefault="0011396D" w:rsidP="00F613E7">
      <w:r>
        <w:t>Quadratic</w:t>
      </w:r>
      <w:r w:rsidRPr="0011396D">
        <w:t xml:space="preserve"> </w:t>
      </w:r>
      <w:r>
        <w:t>Binary</w:t>
      </w:r>
      <w:r w:rsidRPr="0011396D">
        <w:t xml:space="preserve"> </w:t>
      </w:r>
      <w:r>
        <w:t>Unconstrained</w:t>
      </w:r>
      <w:r w:rsidRPr="0011396D">
        <w:t xml:space="preserve"> </w:t>
      </w:r>
      <w:r w:rsidR="009426A5">
        <w:t>Optimisation</w:t>
      </w:r>
      <w:r w:rsidRPr="0011396D">
        <w:t xml:space="preserve"> (</w:t>
      </w:r>
      <w:r>
        <w:t>QUBO</w:t>
      </w:r>
      <w:r w:rsidRPr="0011396D">
        <w:t>)</w:t>
      </w:r>
      <w:r w:rsidRPr="0011396D">
        <w:t xml:space="preserve"> </w:t>
      </w:r>
      <w:r>
        <w:t xml:space="preserve">is a mathematical formulation that can be applied to many combinatorial </w:t>
      </w:r>
      <w:r w:rsidR="009426A5">
        <w:t>optimis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Problems formulated in QUBO can be subsequently solved using QUBO solvers. QA devices developed by D-Wave can solve CO problems formulated as QUBO or Ising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been shown that QUBO and Ising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B83286">
        <w:t>;</w:t>
      </w:r>
      <w:r w:rsidR="007C361B">
        <w:t xml:space="preserve"> </w:t>
      </w:r>
      <w:r w:rsidR="00206309">
        <w:t>therefore</w:t>
      </w:r>
      <w:r w:rsidR="00B83286">
        <w:t>,</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279D6BFB" w:rsidR="007C361B" w:rsidRDefault="00AC3B16" w:rsidP="00F613E7">
      <w:r>
        <w:t>Many</w:t>
      </w:r>
      <w:r w:rsidR="007C361B" w:rsidRPr="00FA3DCA">
        <w:t xml:space="preserve"> combinatorial </w:t>
      </w:r>
      <w:r w:rsidR="009426A5">
        <w:t>optimisation</w:t>
      </w:r>
      <w:r w:rsidR="007C361B" w:rsidRPr="00FA3DCA">
        <w:t xml:space="preserve"> problems from industry, government</w:t>
      </w:r>
      <w:r>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298BD0CC" w:rsidR="007C361B" w:rsidRPr="007C361B" w:rsidRDefault="00AC3B16" w:rsidP="00F613E7">
      <w:r>
        <w:t>This</w:t>
      </w:r>
      <w:r w:rsidR="007C361B">
        <w:t xml:space="preserve"> section will discuss the structure of QUBO, </w:t>
      </w:r>
      <w:r w:rsidR="00B83286">
        <w:t xml:space="preserve">the </w:t>
      </w:r>
      <w:r w:rsidR="007C361B">
        <w:t>basics of reformulati</w:t>
      </w:r>
      <w:r w:rsidR="00CF43AB">
        <w:t xml:space="preserve">ng </w:t>
      </w:r>
      <w:r w:rsidR="007C361B">
        <w:t xml:space="preserve">constrained CO problems into equivalent unconstrained QUBO </w:t>
      </w:r>
      <w:r w:rsidR="007C361B">
        <w:t>models</w:t>
      </w:r>
      <w:r w:rsidR="00CF43AB">
        <w:t>, algorithms that can be used to solve these problems</w:t>
      </w:r>
      <w:r>
        <w:t>,</w:t>
      </w:r>
      <w:r w:rsidR="00CF43AB">
        <w:t xml:space="preserve"> and relevant programming libraries that can be useful when dealing with QUBO’s</w:t>
      </w:r>
      <w:r w:rsidR="007C361B">
        <w:t xml:space="preserve">. We will introduce the concept of penalty, which will </w:t>
      </w:r>
      <w:r w:rsidR="00CF43AB">
        <w:t xml:space="preserve">be </w:t>
      </w:r>
      <w:r w:rsidR="00B83286">
        <w:t xml:space="preserve">better </w:t>
      </w:r>
      <w:r w:rsidR="00CF43AB">
        <w:t>explained in the next section.</w:t>
      </w:r>
    </w:p>
    <w:p w14:paraId="42A31591" w14:textId="77777777" w:rsidR="00F613E7" w:rsidRDefault="00F613E7" w:rsidP="00F613E7"/>
    <w:p w14:paraId="7F858913" w14:textId="2C1B0769" w:rsidR="00FA3DCA" w:rsidRDefault="000435A2" w:rsidP="005F509F">
      <w:pPr>
        <w:pStyle w:val="Heading2"/>
      </w:pPr>
      <w:bookmarkStart w:id="13" w:name="_Toc87816518"/>
      <w:bookmarkStart w:id="14" w:name="_Toc88135260"/>
      <w:r>
        <w:t>3</w:t>
      </w:r>
      <w:r w:rsidR="005F509F">
        <w:t xml:space="preserve">.1 </w:t>
      </w:r>
      <w:r w:rsidR="00FA3DCA">
        <w:t>QUBO</w:t>
      </w:r>
      <w:r w:rsidR="00CF43AB" w:rsidRPr="00621D10">
        <w:t xml:space="preserve"> </w:t>
      </w:r>
      <w:r w:rsidR="00986D0A">
        <w:t>M</w:t>
      </w:r>
      <w:r w:rsidR="00CF43AB">
        <w:t>odel</w:t>
      </w:r>
      <w:bookmarkEnd w:id="13"/>
      <w:bookmarkEnd w:id="14"/>
    </w:p>
    <w:p w14:paraId="1BF1FBBC" w14:textId="77777777" w:rsidR="005F509F" w:rsidRPr="005F509F" w:rsidRDefault="005F509F" w:rsidP="005F509F"/>
    <w:p w14:paraId="667FEB15" w14:textId="1EF14830" w:rsidR="00CC2F55" w:rsidRPr="004C4FD4" w:rsidRDefault="00621D10" w:rsidP="00F613E7">
      <w:r w:rsidRPr="004C4FD4">
        <w:t xml:space="preserve">QUBO models have been described in </w:t>
      </w:r>
      <w:r w:rsidR="004F37C8">
        <w:t>detail</w:t>
      </w:r>
      <w:r w:rsidRPr="004C4FD4">
        <w:t xml:space="preserve"> </w:t>
      </w:r>
      <w:r w:rsidR="00AC3B16">
        <w:t>by</w:t>
      </w:r>
      <w:r w:rsidRPr="004C4FD4">
        <w:t xml:space="preserve">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w:t>
      </w:r>
      <w:r w:rsidR="009426A5">
        <w:t>summarise</w:t>
      </w:r>
      <w:r w:rsidRPr="004C4FD4">
        <w:t xml:space="preserve"> the </w:t>
      </w:r>
      <w:r w:rsidR="0028060D">
        <w:t>essential</w:t>
      </w:r>
      <w:r w:rsidRPr="004C4FD4">
        <w:t xml:space="preserve">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1CE1B771" w:rsidR="00CC2F55" w:rsidRPr="00DB166C" w:rsidRDefault="004F37C8" w:rsidP="00F613E7">
      <w:r>
        <w:t>Where</w:t>
      </w:r>
      <w:r w:rsidR="00DB166C">
        <w:t xml:space="preserve"> </w:t>
      </w:r>
      <w:r w:rsidR="00DB166C">
        <w:rPr>
          <w:i/>
          <w:iCs/>
        </w:rPr>
        <w:t>y</w:t>
      </w:r>
      <w:r w:rsidR="00DB166C">
        <w:t xml:space="preserve"> is the value to be </w:t>
      </w:r>
      <w:r w:rsidR="009426A5">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every variable in decision vector </w:t>
      </w:r>
      <w:r w:rsidR="00DB166C">
        <w:rPr>
          <w:i/>
          <w:iCs/>
        </w:rPr>
        <w:t>x</w:t>
      </w:r>
      <w:r w:rsidR="00DB166C">
        <w:t xml:space="preserve"> should be 0 or 1. </w:t>
      </w:r>
      <w:r w:rsidR="004C4FD4">
        <w:t>It is self-contained as a</w:t>
      </w:r>
      <w:r w:rsidR="00621D10">
        <w:t xml:space="preserve">ll the information needed for the </w:t>
      </w:r>
      <w:r w:rsidR="009426A5">
        <w:t>optimisation</w:t>
      </w:r>
      <w:r w:rsidR="00621D10">
        <w:t xml:space="preserve"> is stored in the matrix Q. QUBO problems are NP-hard.</w:t>
      </w:r>
    </w:p>
    <w:p w14:paraId="53776F56" w14:textId="2B5D1812" w:rsidR="004C4FD4" w:rsidRDefault="004C4FD4" w:rsidP="00F613E7"/>
    <w:p w14:paraId="2D714534" w14:textId="094FC5FE" w:rsidR="004C4FD4" w:rsidRDefault="004C4FD4" w:rsidP="00F613E7">
      <w:r>
        <w:t xml:space="preserve">A simple example of how to convert a Boolean function into QUBO can be demonstrated with the following </w:t>
      </w:r>
      <w:r w:rsidR="009426A5">
        <w:t>minimisation</w:t>
      </w:r>
      <w:r>
        <w:t xml:space="preserve">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54EF980B" w:rsidR="004C4FD4" w:rsidRPr="00896A9B" w:rsidRDefault="00896A9B" w:rsidP="00F613E7">
      <w:r>
        <w:t xml:space="preserve">Our function has </w:t>
      </w:r>
      <w:r w:rsidR="004F37C8">
        <w:t>two</w:t>
      </w:r>
      <w:r>
        <w:t xml:space="preserve">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A47356E"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a QUBO model formula shown at the beginning.</w:t>
      </w:r>
    </w:p>
    <w:p w14:paraId="0C5DCACC" w14:textId="77B85E7B" w:rsidR="004D68BA" w:rsidRDefault="004D68BA" w:rsidP="00F613E7"/>
    <w:p w14:paraId="5B6F6451" w14:textId="19A8536B"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7DD49AB8" w:rsidR="000E24FF" w:rsidRPr="000E24FF" w:rsidRDefault="000435A2" w:rsidP="000E24FF">
      <w:pPr>
        <w:pStyle w:val="Heading2"/>
      </w:pPr>
      <w:bookmarkStart w:id="15" w:name="_Toc88135261"/>
      <w:r>
        <w:t>3</w:t>
      </w:r>
      <w:r w:rsidR="000E24FF" w:rsidRPr="000E24FF">
        <w:t xml:space="preserve">.2 </w:t>
      </w:r>
      <w:r w:rsidR="000E24FF">
        <w:t>Constraints</w:t>
      </w:r>
      <w:r w:rsidR="000E24FF" w:rsidRPr="000E24FF">
        <w:t xml:space="preserve"> </w:t>
      </w:r>
      <w:r w:rsidR="000E24FF">
        <w:t>and</w:t>
      </w:r>
      <w:r w:rsidR="000E24FF" w:rsidRPr="000E24FF">
        <w:t xml:space="preserve"> </w:t>
      </w:r>
      <w:r w:rsidR="000E24FF">
        <w:t>Penalties</w:t>
      </w:r>
      <w:bookmarkEnd w:id="15"/>
    </w:p>
    <w:p w14:paraId="06FCB0E1" w14:textId="271A49E9" w:rsidR="000E24FF" w:rsidRPr="000E24FF" w:rsidRDefault="000E24FF" w:rsidP="000E24FF"/>
    <w:p w14:paraId="71F6A279" w14:textId="6E8AD6DF" w:rsidR="001267F4" w:rsidRDefault="001267F4" w:rsidP="002C07EB">
      <w:r>
        <w:t>In</w:t>
      </w:r>
      <w:r w:rsidRPr="001267F4">
        <w:t xml:space="preserve"> </w:t>
      </w:r>
      <w:r>
        <w:t>the previous subsection</w:t>
      </w:r>
      <w:r w:rsidR="004F37C8">
        <w:t>,</w:t>
      </w:r>
      <w:r>
        <w:t xml:space="preserve"> it has been shown how an unconstrained </w:t>
      </w:r>
      <w:r w:rsidR="009426A5">
        <w:t>minimisation</w:t>
      </w:r>
      <w:r>
        <w:t xml:space="preserve">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4F37C8">
        <w:t>,</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w:t>
      </w:r>
      <w:r w:rsidR="0028060D">
        <w:t>more significant</w:t>
      </w:r>
      <w:r>
        <w:t xml:space="preserve"> is the overall penalty </w:t>
      </w:r>
      <w:r w:rsidR="00972B20">
        <w:t>imposed</w:t>
      </w:r>
      <w:r>
        <w:t xml:space="preserve">. When none of the constraints </w:t>
      </w:r>
      <w:r w:rsidR="004F37C8">
        <w:t>is</w:t>
      </w:r>
      <w:r>
        <w:t xml:space="preserve"> broken, the penalty imposed will be equal to 0. </w:t>
      </w:r>
    </w:p>
    <w:p w14:paraId="7B3ACC16" w14:textId="2400FEBF" w:rsidR="001267F4" w:rsidRPr="001267F4" w:rsidRDefault="001267F4" w:rsidP="002C07EB">
      <w:r>
        <w:t xml:space="preserve">Since we are trying to solve a </w:t>
      </w:r>
      <w:r w:rsidR="009426A5">
        <w:t>minimisation</w:t>
      </w:r>
      <w:r>
        <w:t xml:space="preserve"> problem</w:t>
      </w:r>
      <w:r w:rsidR="00422805">
        <w:t xml:space="preserve">, 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D892DD3" w14:textId="2D6EDD97" w:rsidR="00A12E68" w:rsidRPr="00422805" w:rsidRDefault="00CC1436" w:rsidP="002C07EB">
      <m:oMathPara>
        <m:oMath>
          <m:r>
            <w:rPr>
              <w:rFonts w:ascii="Cambria Math" w:hAnsi="Cambria Math"/>
            </w:rPr>
            <m:t>y=original objective function+M</m:t>
          </m:r>
          <m:r>
            <w:rPr>
              <w:rFonts w:ascii="Cambria Math" w:hAnsi="Cambria Math"/>
            </w:rPr>
            <m:t>(</m:t>
          </m:r>
          <m:r>
            <w:rPr>
              <w:rFonts w:ascii="Cambria Math" w:hAnsi="Cambria Math"/>
            </w:rPr>
            <m:t>quadratic penalties</m:t>
          </m:r>
          <m:r>
            <w:rPr>
              <w:rFonts w:ascii="Cambria Math" w:hAnsi="Cambria Math"/>
            </w:rPr>
            <m:t>)</m:t>
          </m:r>
        </m:oMath>
      </m:oMathPara>
    </w:p>
    <w:p w14:paraId="0434DCDE" w14:textId="1FE94B69" w:rsidR="00A12E68" w:rsidRDefault="00A12E68" w:rsidP="002C07EB"/>
    <w:p w14:paraId="53FEB211" w14:textId="4F254ABB"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xml:space="preserve">, which will </w:t>
      </w:r>
      <w:r w:rsidR="0028060D">
        <w:t>reduce</w:t>
      </w:r>
      <w:r w:rsidR="00972B20">
        <w:t xml:space="preserve"> the effect that the broken constraint will have on our function</w:t>
      </w:r>
      <w:r w:rsidR="00661D80">
        <w:t>.</w:t>
      </w:r>
      <w:r w:rsidR="00972B20">
        <w:t xml:space="preserve"> </w:t>
      </w:r>
      <w:r w:rsidR="00972B20">
        <w:t>It is possible to use multiple scalars for various constraints if they are of different importance.</w:t>
      </w:r>
      <w:r w:rsidR="00661D80">
        <w:t xml:space="preserve"> B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0DF179B3" w:rsidR="00F25BB3" w:rsidRPr="00F25BB3" w:rsidRDefault="00F25BB3" w:rsidP="002C07EB">
      <w:r w:rsidRPr="00661D80">
        <w:t xml:space="preserve">If the penalty coefficient is too low, the broken constraints will be undervalued, and the solution produced by the </w:t>
      </w:r>
      <w:r w:rsidR="009426A5">
        <w:t>optimiser</w:t>
      </w:r>
      <w:r w:rsidRPr="00661D80">
        <w:t xml:space="preserve">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BC3A3DF" w:rsidR="00336761" w:rsidRDefault="00972B20" w:rsidP="00972B20">
      <w:r>
        <w:t xml:space="preserve">Quadratic penalties for certain constraint types are already known. Some of them are shown </w:t>
      </w:r>
      <w:r w:rsidR="004F37C8">
        <w:t>in</w:t>
      </w:r>
      <w:r>
        <w:t xml:space="preserve"> Table 1</w:t>
      </w:r>
      <w:r w:rsidR="005775FA">
        <w:t>.</w:t>
      </w:r>
    </w:p>
    <w:p w14:paraId="3B726812" w14:textId="2F0F4E03" w:rsidR="001923B7" w:rsidRDefault="001923B7" w:rsidP="00972B20"/>
    <w:p w14:paraId="793089E6" w14:textId="77777777" w:rsidR="001923B7" w:rsidRPr="00972B20" w:rsidRDefault="001923B7" w:rsidP="00972B20"/>
    <w:p w14:paraId="1283AC71" w14:textId="59FB60F6" w:rsidR="00336761" w:rsidRPr="000A3867" w:rsidRDefault="00336761" w:rsidP="001923B7">
      <w:pPr>
        <w:pStyle w:val="Caption"/>
        <w:rPr>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1923B7">
        <w:tc>
          <w:tcPr>
            <w:tcW w:w="2837" w:type="dxa"/>
            <w:vAlign w:val="center"/>
          </w:tcPr>
          <w:p w14:paraId="535017C8" w14:textId="056EC0C3" w:rsidR="00333E7C" w:rsidRDefault="00333E7C" w:rsidP="001923B7">
            <w:pPr>
              <w:jc w:val="center"/>
            </w:pPr>
            <w:r>
              <w:lastRenderedPageBreak/>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1923B7">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1923B7">
        <w:tc>
          <w:tcPr>
            <w:tcW w:w="2837" w:type="dxa"/>
            <w:vAlign w:val="center"/>
          </w:tcPr>
          <w:p w14:paraId="0856EE7C" w14:textId="2C5571B8"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1923B7">
        <w:tc>
          <w:tcPr>
            <w:tcW w:w="2837" w:type="dxa"/>
            <w:vAlign w:val="center"/>
          </w:tcPr>
          <w:p w14:paraId="2F846A7F" w14:textId="3EB7FD9A" w:rsidR="00333E7C" w:rsidRDefault="00333E7C" w:rsidP="001923B7">
            <w:pPr>
              <w:jc w:val="center"/>
            </w:pPr>
            <m:oMathPara>
              <m:oMath>
                <m:r>
                  <w:rPr>
                    <w:rFonts w:ascii="Cambria Math" w:hAnsi="Cambria Math"/>
                  </w:rPr>
                  <m:t>x≤</m:t>
                </m:r>
                <m:r>
                  <w:rPr>
                    <w:rFonts w:ascii="Cambria Math" w:hAnsi="Cambria Math"/>
                  </w:rPr>
                  <m:t>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1923B7">
        <w:tc>
          <w:tcPr>
            <w:tcW w:w="2837" w:type="dxa"/>
            <w:vAlign w:val="center"/>
          </w:tcPr>
          <w:p w14:paraId="20BE46E6" w14:textId="6F48127D" w:rsidR="00333E7C" w:rsidRDefault="00A00A5E"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62DD642F" w:rsidR="005775FA" w:rsidRPr="001923B7" w:rsidRDefault="00333E7C" w:rsidP="00530C6A">
      <w:pPr>
        <w:pStyle w:val="Caption"/>
        <w:jc w:val="center"/>
        <w:rPr>
          <w:color w:val="000000" w:themeColor="text1"/>
        </w:rPr>
      </w:pPr>
      <w:bookmarkStart w:id="16" w:name="_Toc88151174"/>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D2594D">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6"/>
    </w:p>
    <w:p w14:paraId="0449BF18" w14:textId="77777777" w:rsidR="00333E7C" w:rsidRDefault="00333E7C" w:rsidP="002C07EB"/>
    <w:p w14:paraId="145227AD" w14:textId="6E5F97D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45C56D7D" w:rsidR="002B74D5" w:rsidRDefault="004F37C8" w:rsidP="00F613E7">
      <w:r>
        <w:t>Where</w:t>
      </w:r>
      <w:r w:rsidR="005775FA">
        <w:t xml:space="preserve"> f(x) is the original objective function.</w:t>
      </w:r>
      <w:r w:rsidR="006F7481">
        <w:t xml:space="preserve"> We can see that the penalty is imposed when both decision variables are equal to 0 </w:t>
      </w:r>
      <w:proofErr w:type="gramStart"/>
      <w:r w:rsidR="006F7481">
        <w:t>or</w:t>
      </w:r>
      <w:proofErr w:type="gramEnd"/>
      <w:r w:rsidR="006F7481">
        <w:t xml:space="preserve"> 1</w:t>
      </w:r>
      <w:r w:rsidR="00AC3B16">
        <w:t xml:space="preserve"> when </w:t>
      </w:r>
      <w:r w:rsidR="006F7481">
        <w:t>the constraint is broken.</w:t>
      </w:r>
    </w:p>
    <w:p w14:paraId="625EE2F1" w14:textId="77777777" w:rsidR="006F7481" w:rsidRPr="006F7481" w:rsidRDefault="006F7481" w:rsidP="00F613E7"/>
    <w:p w14:paraId="537AB7F5" w14:textId="270BE5CC" w:rsidR="002B74D5" w:rsidRDefault="000435A2" w:rsidP="000E24FF">
      <w:pPr>
        <w:pStyle w:val="Heading2"/>
      </w:pPr>
      <w:bookmarkStart w:id="17" w:name="_Toc88135262"/>
      <w:r>
        <w:t>3</w:t>
      </w:r>
      <w:r w:rsidR="000E24FF">
        <w:t>.3 Natural QUBO Formulation</w:t>
      </w:r>
      <w:bookmarkEnd w:id="17"/>
    </w:p>
    <w:p w14:paraId="02BA79B5" w14:textId="77777777" w:rsidR="006819F8" w:rsidRDefault="006819F8" w:rsidP="006819F8"/>
    <w:p w14:paraId="141E1B82" w14:textId="00CD4E93" w:rsidR="006819F8" w:rsidRDefault="006819F8" w:rsidP="006819F8">
      <w:r>
        <w:t xml:space="preserve">There exist combinatorial </w:t>
      </w:r>
      <w:r w:rsidR="009426A5">
        <w:t>optimisation</w:t>
      </w:r>
      <w:r>
        <w:t xml:space="preserve">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rsidR="009426A5">
        <w:t>summarised</w:t>
      </w:r>
      <w:r>
        <w:t xml:space="preserve"> in this subsection</w:t>
      </w:r>
      <w:r>
        <w:t xml:space="preserve"> </w:t>
      </w:r>
      <w:r w:rsidR="00E916C7">
        <w:t xml:space="preserve">using their work </w:t>
      </w:r>
      <w:r>
        <w:t>to demonstrate the ‘</w:t>
      </w:r>
      <w:r w:rsidRPr="006819F8">
        <w:rPr>
          <w:i/>
          <w:iCs/>
        </w:rPr>
        <w:t>natural</w:t>
      </w:r>
      <w:r>
        <w:t>’ QUBO formulation</w:t>
      </w:r>
      <w:r w:rsidR="00AC3B16">
        <w:t xml:space="preserve"> process</w:t>
      </w:r>
      <w:r>
        <w:t>.</w:t>
      </w:r>
    </w:p>
    <w:p w14:paraId="7D31F27C" w14:textId="77777777" w:rsidR="006819F8" w:rsidRDefault="006819F8" w:rsidP="006819F8"/>
    <w:p w14:paraId="2F826FEC" w14:textId="34022D53" w:rsidR="000E24FF" w:rsidRDefault="000435A2" w:rsidP="006819F8">
      <w:pPr>
        <w:pStyle w:val="Heading3"/>
      </w:pPr>
      <w:bookmarkStart w:id="18" w:name="_Toc88135263"/>
      <w:r>
        <w:t>3</w:t>
      </w:r>
      <w:r w:rsidR="00C0642B">
        <w:t>.3.1 Minimum Vertex Cover</w:t>
      </w:r>
      <w:bookmarkEnd w:id="18"/>
    </w:p>
    <w:p w14:paraId="2E9A242C" w14:textId="77777777" w:rsidR="006819F8" w:rsidRPr="006819F8" w:rsidRDefault="006819F8" w:rsidP="006819F8"/>
    <w:p w14:paraId="06FB05B5" w14:textId="06BDEC3B" w:rsidR="00E843BB"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4F37C8">
        <w:rPr>
          <w:i/>
          <w:iCs/>
        </w:rPr>
        <w:t>,</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w:t>
      </w:r>
      <w:r w:rsidR="004F37C8">
        <w:t>,</w:t>
      </w:r>
      <w:r w:rsidR="00F85B72">
        <w:t xml:space="preserve"> we aim to find a vertex cover with the minimum number of vertices.</w:t>
      </w:r>
    </w:p>
    <w:p w14:paraId="7F0FAED6" w14:textId="77777777" w:rsidR="00E843BB" w:rsidRDefault="00E843BB" w:rsidP="00E843BB">
      <w:pPr>
        <w:keepNext/>
        <w:jc w:val="center"/>
      </w:pPr>
      <w:r w:rsidRPr="00E843BB">
        <w:lastRenderedPageBreak/>
        <w:drawing>
          <wp:inline distT="0" distB="0" distL="0" distR="0" wp14:anchorId="345DAC92" wp14:editId="23EB96F1">
            <wp:extent cx="3549149" cy="2690301"/>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a:stretch>
                      <a:fillRect/>
                    </a:stretch>
                  </pic:blipFill>
                  <pic:spPr>
                    <a:xfrm>
                      <a:off x="0" y="0"/>
                      <a:ext cx="3608775" cy="2735498"/>
                    </a:xfrm>
                    <a:prstGeom prst="rect">
                      <a:avLst/>
                    </a:prstGeom>
                  </pic:spPr>
                </pic:pic>
              </a:graphicData>
            </a:graphic>
          </wp:inline>
        </w:drawing>
      </w:r>
    </w:p>
    <w:p w14:paraId="4DFB9696" w14:textId="37D436B6" w:rsidR="002B56C4" w:rsidRPr="00C64ACE" w:rsidRDefault="00E843BB" w:rsidP="00C64ACE">
      <w:pPr>
        <w:pStyle w:val="Caption"/>
        <w:jc w:val="center"/>
        <w:rPr>
          <w:color w:val="000000" w:themeColor="text1"/>
        </w:rPr>
      </w:pPr>
      <w:bookmarkStart w:id="19" w:name="_Toc88151168"/>
      <w:r w:rsidRPr="00E843BB">
        <w:rPr>
          <w:color w:val="000000" w:themeColor="text1"/>
        </w:rPr>
        <w:t xml:space="preserve">Figure </w:t>
      </w:r>
      <w:r w:rsidRPr="00E843BB">
        <w:rPr>
          <w:color w:val="000000" w:themeColor="text1"/>
        </w:rPr>
        <w:fldChar w:fldCharType="begin"/>
      </w:r>
      <w:r w:rsidRPr="00E843BB">
        <w:rPr>
          <w:color w:val="000000" w:themeColor="text1"/>
        </w:rPr>
        <w:instrText xml:space="preserve"> SEQ Figure \* ARABIC </w:instrText>
      </w:r>
      <w:r w:rsidRPr="00E843BB">
        <w:rPr>
          <w:color w:val="000000" w:themeColor="text1"/>
        </w:rPr>
        <w:fldChar w:fldCharType="separate"/>
      </w:r>
      <w:r w:rsidR="0034032E">
        <w:rPr>
          <w:noProof/>
          <w:color w:val="000000" w:themeColor="text1"/>
        </w:rPr>
        <w:t>2</w:t>
      </w:r>
      <w:r w:rsidRPr="00E843BB">
        <w:rPr>
          <w:color w:val="000000" w:themeColor="text1"/>
        </w:rPr>
        <w:fldChar w:fldCharType="end"/>
      </w:r>
      <w:r w:rsidRPr="00E843BB">
        <w:rPr>
          <w:color w:val="000000" w:themeColor="text1"/>
        </w:rPr>
        <w:t xml:space="preserve">: Visual representation of </w:t>
      </w:r>
      <w:r w:rsidR="009D7A12">
        <w:rPr>
          <w:color w:val="000000" w:themeColor="text1"/>
        </w:rPr>
        <w:t>normal</w:t>
      </w:r>
      <w:r w:rsidRPr="00E843BB">
        <w:rPr>
          <w:color w:val="000000" w:themeColor="text1"/>
        </w:rPr>
        <w:t xml:space="preserve"> subsets and a vertex cover.</w:t>
      </w:r>
      <w:bookmarkEnd w:id="19"/>
    </w:p>
    <w:p w14:paraId="0F50CD76" w14:textId="5DC3105D" w:rsidR="00901971" w:rsidRDefault="00901971" w:rsidP="00F613E7"/>
    <w:p w14:paraId="1F57AED5" w14:textId="5F4C105A"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 xml:space="preserve">0. Then our </w:t>
      </w:r>
      <w:r w:rsidR="009426A5">
        <w:t>minimisation</w:t>
      </w:r>
      <w:r>
        <w:t xml:space="preserve"> function, before we consider any constraints, can be defined as the sum of all vertices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767DA644" w:rsidR="006854F6" w:rsidRPr="009056DC" w:rsidRDefault="007F70BC" w:rsidP="00F613E7">
      <w:r>
        <w:t xml:space="preserve">To get a feasible solution, we need to cover all the edges. This can be expressed as the following constraint: every edge should have at least </w:t>
      </w:r>
      <w:r w:rsidR="004F37C8">
        <w:t>one</w:t>
      </w:r>
      <w:r>
        <w:t xml:space="preserve"> vertex that belongs to the vertex cover. </w:t>
      </w:r>
      <w:r w:rsidR="00AC3B16">
        <w:t>If</w:t>
      </w:r>
      <w:r>
        <w:t xml:space="preserve">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 xml:space="preserve">Thus, the </w:t>
      </w:r>
      <w:r w:rsidR="004F37C8">
        <w:t>constraints</w:t>
      </w:r>
      <w:r w:rsidR="006854F6">
        <w:t xml:space="preserve"> are:</w:t>
      </w:r>
    </w:p>
    <w:p w14:paraId="69211245" w14:textId="206CEF42" w:rsidR="009C2903" w:rsidRPr="00AC3B16" w:rsidRDefault="009C2903" w:rsidP="00F613E7"/>
    <w:p w14:paraId="0E237924" w14:textId="48C41A04"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111265BE" w:rsidR="009C2903" w:rsidRPr="004F37C8" w:rsidRDefault="006854F6" w:rsidP="00F613E7">
      <w:r>
        <w:t xml:space="preserve">Table 1 contains a penalty equivalent to this type of </w:t>
      </w:r>
      <w:r w:rsidR="004F37C8">
        <w:t>constraint</w:t>
      </w:r>
      <w:r>
        <w:t>. Using</w:t>
      </w:r>
      <w:r w:rsidRPr="004F37C8">
        <w:t xml:space="preserve"> </w:t>
      </w:r>
      <w:r>
        <w:t>it</w:t>
      </w:r>
      <w:r w:rsidR="004F37C8">
        <w:t>,</w:t>
      </w:r>
      <w:r>
        <w:t xml:space="preserve"> we can make the following </w:t>
      </w:r>
      <w:r w:rsidR="009426A5">
        <w:t>minimisation</w:t>
      </w:r>
      <w:r>
        <w:t xml:space="preserve">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09D5DE54"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9426A5">
        <w:t>optimisation</w:t>
      </w:r>
      <w:r>
        <w:t xml:space="preserve">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385799BF" w:rsidR="00F86207" w:rsidRPr="00E72BE5" w:rsidRDefault="000435A2" w:rsidP="00C0642B">
      <w:pPr>
        <w:pStyle w:val="Heading3"/>
        <w:rPr>
          <w:rFonts w:eastAsiaTheme="minorEastAsia"/>
        </w:rPr>
      </w:pPr>
      <w:bookmarkStart w:id="20" w:name="_Toc88135264"/>
      <w:r>
        <w:rPr>
          <w:rFonts w:eastAsiaTheme="minorEastAsia"/>
        </w:rPr>
        <w:t>3</w:t>
      </w:r>
      <w:r w:rsidR="00C0642B" w:rsidRPr="00E72BE5">
        <w:rPr>
          <w:rFonts w:eastAsiaTheme="minorEastAsia"/>
        </w:rPr>
        <w:t xml:space="preserve">.3.2 </w:t>
      </w:r>
      <w:r w:rsidR="00C0642B">
        <w:rPr>
          <w:rFonts w:eastAsiaTheme="minorEastAsia"/>
        </w:rPr>
        <w:t>Example</w:t>
      </w:r>
      <w:r w:rsidR="00C0642B" w:rsidRPr="00E72BE5">
        <w:rPr>
          <w:rFonts w:eastAsiaTheme="minorEastAsia"/>
        </w:rPr>
        <w:t xml:space="preserve"> </w:t>
      </w:r>
      <w:r w:rsidR="00C0642B">
        <w:rPr>
          <w:rFonts w:eastAsiaTheme="minorEastAsia"/>
        </w:rPr>
        <w:t>Solution</w:t>
      </w:r>
      <w:bookmarkEnd w:id="20"/>
    </w:p>
    <w:p w14:paraId="54F31CD8" w14:textId="0DA66104" w:rsidR="00F86207" w:rsidRPr="00E72BE5" w:rsidRDefault="00F86207" w:rsidP="00F613E7">
      <w:pPr>
        <w:rPr>
          <w:rFonts w:eastAsiaTheme="minorEastAsia"/>
        </w:rPr>
      </w:pPr>
    </w:p>
    <w:p w14:paraId="0CA2AAA3" w14:textId="200A5B9E" w:rsidR="00F86207" w:rsidRDefault="00E916C7" w:rsidP="00F613E7">
      <w:r>
        <w:t>We are given the following graph</w:t>
      </w:r>
      <w:r w:rsidR="004F37C8">
        <w:t>,</w:t>
      </w:r>
      <w:r>
        <w:t xml:space="preserve"> which we need to find an MVC for:</w:t>
      </w:r>
    </w:p>
    <w:p w14:paraId="48697B7D" w14:textId="11B34201" w:rsidR="00E843BB" w:rsidRDefault="00E843BB" w:rsidP="00F613E7"/>
    <w:p w14:paraId="04B9A13D" w14:textId="77777777" w:rsidR="0034032E" w:rsidRDefault="00E843BB" w:rsidP="0034032E">
      <w:pPr>
        <w:keepNext/>
        <w:jc w:val="center"/>
      </w:pPr>
      <w:r w:rsidRPr="00E843BB">
        <w:lastRenderedPageBreak/>
        <w:drawing>
          <wp:inline distT="0" distB="0" distL="0" distR="0" wp14:anchorId="6E2AB1A9" wp14:editId="0770695E">
            <wp:extent cx="1223645" cy="1746964"/>
            <wp:effectExtent l="0" t="0" r="0" b="0"/>
            <wp:docPr id="40" name="Picture 40"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low confidence"/>
                    <pic:cNvPicPr/>
                  </pic:nvPicPr>
                  <pic:blipFill>
                    <a:blip r:embed="rId10"/>
                    <a:stretch>
                      <a:fillRect/>
                    </a:stretch>
                  </pic:blipFill>
                  <pic:spPr>
                    <a:xfrm>
                      <a:off x="0" y="0"/>
                      <a:ext cx="1236402" cy="1765177"/>
                    </a:xfrm>
                    <a:prstGeom prst="rect">
                      <a:avLst/>
                    </a:prstGeom>
                  </pic:spPr>
                </pic:pic>
              </a:graphicData>
            </a:graphic>
          </wp:inline>
        </w:drawing>
      </w:r>
    </w:p>
    <w:p w14:paraId="24F7E0CE" w14:textId="4C73AC00" w:rsidR="00E843BB" w:rsidRPr="0034032E" w:rsidRDefault="0034032E" w:rsidP="0034032E">
      <w:pPr>
        <w:pStyle w:val="Caption"/>
        <w:jc w:val="center"/>
        <w:rPr>
          <w:color w:val="000000" w:themeColor="text1"/>
        </w:rPr>
      </w:pPr>
      <w:bookmarkStart w:id="21" w:name="_Toc88151169"/>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3</w:t>
      </w:r>
      <w:r w:rsidRPr="0034032E">
        <w:rPr>
          <w:color w:val="000000" w:themeColor="text1"/>
        </w:rPr>
        <w:fldChar w:fldCharType="end"/>
      </w:r>
      <w:r w:rsidRPr="0034032E">
        <w:rPr>
          <w:color w:val="000000" w:themeColor="text1"/>
        </w:rPr>
        <w:t>: Example MVC graph.</w:t>
      </w:r>
      <w:bookmarkEnd w:id="21"/>
    </w:p>
    <w:p w14:paraId="2B67A91C" w14:textId="50F510DA" w:rsidR="000618C7" w:rsidRPr="0034032E" w:rsidRDefault="000618C7" w:rsidP="00F613E7"/>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6AFC3DA7" w:rsidR="004948D7" w:rsidRDefault="00AD5975" w:rsidP="00E916C7">
      <w:r>
        <w:t xml:space="preserve">If we remove the constant </w:t>
      </w:r>
      <w:r>
        <w:rPr>
          <w:i/>
          <w:iCs/>
        </w:rPr>
        <w:t>6M</w:t>
      </w:r>
      <w:r>
        <w:t xml:space="preserve">, which </w:t>
      </w:r>
      <w:r w:rsidR="00AC3B16">
        <w:t>does not affect</w:t>
      </w:r>
      <w:r>
        <w:t xml:space="preserve"> the </w:t>
      </w:r>
      <w:r w:rsidR="009426A5">
        <w:t>optimisation</w:t>
      </w:r>
      <w:r>
        <w:t xml:space="preserve"> (we can add it after the </w:t>
      </w:r>
      <w:r w:rsidR="009426A5">
        <w:t>optimisation</w:t>
      </w:r>
      <w:r>
        <w:t xml:space="preserve"> has finished if needed), from the end of the formula, we will get the following QUBO:</w:t>
      </w:r>
    </w:p>
    <w:p w14:paraId="0574C682" w14:textId="77777777" w:rsidR="00AD5975" w:rsidRPr="00AD5975" w:rsidRDefault="00AD5975" w:rsidP="00E916C7"/>
    <w:p w14:paraId="57140782" w14:textId="7DC91D46"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m:t>
                    </m:r>
                    <m:r>
                      <w:rPr>
                        <w:rFonts w:ascii="Cambria Math" w:eastAsiaTheme="minorEastAsia" w:hAnsi="Cambria Math"/>
                        <w:lang w:val="ru-RU"/>
                      </w:rPr>
                      <m:t>-</m:t>
                    </m:r>
                    <m:r>
                      <w:rPr>
                        <w:rFonts w:ascii="Cambria Math" w:eastAsiaTheme="minorEastAsia" w:hAnsi="Cambria Math"/>
                        <w:lang w:val="ru-RU"/>
                      </w:rPr>
                      <m:t>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oMath>
      </m:oMathPara>
    </w:p>
    <w:p w14:paraId="7D3977F5" w14:textId="77777777" w:rsidR="004948D7" w:rsidRPr="004948D7" w:rsidRDefault="004948D7" w:rsidP="00E916C7">
      <w:pPr>
        <w:rPr>
          <w:rFonts w:eastAsiaTheme="minorEastAsia"/>
          <w:lang w:val="ru-RU"/>
        </w:rPr>
      </w:pPr>
    </w:p>
    <w:p w14:paraId="740999DD" w14:textId="72CD832B" w:rsidR="004948D7" w:rsidRPr="004948D7" w:rsidRDefault="004948D7" w:rsidP="00E916C7">
      <w:pPr>
        <w:rPr>
          <w:i/>
        </w:rPr>
      </w:pPr>
      <m:oMathPara>
        <m:oMath>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17443B2B" w:rsidR="00841B78" w:rsidRDefault="000C2417" w:rsidP="00F613E7">
      <w:r>
        <w:t xml:space="preserve">We can </w:t>
      </w:r>
      <w:r>
        <w:t xml:space="preserve">assign an arbitrary value of 8 to the </w:t>
      </w:r>
      <w:r>
        <w:rPr>
          <w:i/>
          <w:iCs/>
        </w:rPr>
        <w:t>M</w:t>
      </w:r>
      <w:r>
        <w:t xml:space="preserve"> to get the</w:t>
      </w:r>
      <w:r w:rsidR="004948D7">
        <w:t xml:space="preserve"> following solution:</w:t>
      </w:r>
    </w:p>
    <w:p w14:paraId="3A0AE66D" w14:textId="77777777" w:rsidR="004948D7" w:rsidRDefault="004948D7" w:rsidP="00F613E7"/>
    <w:p w14:paraId="5F798E74" w14:textId="218CC0FF" w:rsidR="00841B78" w:rsidRPr="0034032E" w:rsidRDefault="004948D7" w:rsidP="00F613E7">
      <w:pPr>
        <w:rPr>
          <w:rFonts w:eastAsiaTheme="minorEastAsia"/>
          <w:lang w:val="ru-RU"/>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2FD4B833" w14:textId="77777777" w:rsidR="0034032E" w:rsidRPr="0034032E" w:rsidRDefault="0034032E" w:rsidP="00F613E7">
      <w:pPr>
        <w:rPr>
          <w:rFonts w:eastAsiaTheme="minorEastAsia"/>
        </w:rPr>
      </w:pPr>
    </w:p>
    <w:p w14:paraId="620739DA" w14:textId="77777777" w:rsidR="0034032E" w:rsidRDefault="0034032E" w:rsidP="0034032E">
      <w:pPr>
        <w:keepNext/>
        <w:jc w:val="center"/>
      </w:pPr>
      <w:r w:rsidRPr="0034032E">
        <w:lastRenderedPageBreak/>
        <w:drawing>
          <wp:inline distT="0" distB="0" distL="0" distR="0" wp14:anchorId="089CB161" wp14:editId="4C841680">
            <wp:extent cx="1080654" cy="1695641"/>
            <wp:effectExtent l="0" t="0" r="0" b="0"/>
            <wp:docPr id="41" name="Picture 41"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stethoscope&#10;&#10;Description automatically generated with medium confidence"/>
                    <pic:cNvPicPr/>
                  </pic:nvPicPr>
                  <pic:blipFill>
                    <a:blip r:embed="rId11"/>
                    <a:stretch>
                      <a:fillRect/>
                    </a:stretch>
                  </pic:blipFill>
                  <pic:spPr>
                    <a:xfrm>
                      <a:off x="0" y="0"/>
                      <a:ext cx="1093457" cy="1715730"/>
                    </a:xfrm>
                    <a:prstGeom prst="rect">
                      <a:avLst/>
                    </a:prstGeom>
                  </pic:spPr>
                </pic:pic>
              </a:graphicData>
            </a:graphic>
          </wp:inline>
        </w:drawing>
      </w:r>
    </w:p>
    <w:p w14:paraId="21DBFE37" w14:textId="7DE18946" w:rsidR="0070127D" w:rsidRDefault="0034032E" w:rsidP="0034032E">
      <w:pPr>
        <w:pStyle w:val="Caption"/>
        <w:jc w:val="center"/>
        <w:rPr>
          <w:color w:val="000000" w:themeColor="text1"/>
        </w:rPr>
      </w:pPr>
      <w:bookmarkStart w:id="22" w:name="_Toc88151170"/>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4</w:t>
      </w:r>
      <w:r w:rsidRPr="0034032E">
        <w:rPr>
          <w:color w:val="000000" w:themeColor="text1"/>
        </w:rPr>
        <w:fldChar w:fldCharType="end"/>
      </w:r>
      <w:r w:rsidRPr="0034032E">
        <w:rPr>
          <w:color w:val="000000" w:themeColor="text1"/>
        </w:rPr>
        <w:t>: A solution to the example MVC.</w:t>
      </w:r>
      <w:bookmarkEnd w:id="22"/>
    </w:p>
    <w:p w14:paraId="393EE503" w14:textId="77777777" w:rsidR="0034032E" w:rsidRPr="0034032E" w:rsidRDefault="0034032E" w:rsidP="0034032E"/>
    <w:p w14:paraId="49040152" w14:textId="31C72E02" w:rsidR="000E24FF" w:rsidRPr="00470BD3" w:rsidRDefault="000435A2" w:rsidP="005F509F">
      <w:pPr>
        <w:pStyle w:val="Heading2"/>
      </w:pPr>
      <w:bookmarkStart w:id="23" w:name="_Toc88135265"/>
      <w:r>
        <w:t>3</w:t>
      </w:r>
      <w:r w:rsidR="005F509F">
        <w:t>.</w:t>
      </w:r>
      <w:r w:rsidR="000E24FF">
        <w:t xml:space="preserve">4 </w:t>
      </w:r>
      <w:r w:rsidR="00841B78">
        <w:t>Non-Natural</w:t>
      </w:r>
      <w:r w:rsidR="000E24FF">
        <w:t xml:space="preserve"> QUBO Formulation</w:t>
      </w:r>
      <w:r w:rsidR="00470BD3" w:rsidRPr="00470BD3">
        <w:t xml:space="preserve"> </w:t>
      </w:r>
      <w:r w:rsidR="00470BD3">
        <w:t>and Slack Variables</w:t>
      </w:r>
      <w:bookmarkEnd w:id="23"/>
    </w:p>
    <w:p w14:paraId="2B03B8D9" w14:textId="491E43AA" w:rsidR="00841B78" w:rsidRDefault="00841B78" w:rsidP="00841B78"/>
    <w:p w14:paraId="64F7A8A0" w14:textId="0AEAEC10" w:rsidR="00195EF9" w:rsidRPr="00195EF9" w:rsidRDefault="00195EF9" w:rsidP="00195EF9">
      <w:r>
        <w:t xml:space="preserve">Not all CO problems have a natural QUBO formulation. Also, quadratic penalties for some </w:t>
      </w:r>
      <w:r w:rsidR="0026495D">
        <w:t>constraints</w:t>
      </w:r>
      <w:r>
        <w:t xml:space="preserve"> might be unknown. Such problems can be formulated in QUBO</w:t>
      </w:r>
      <w:r>
        <w:t xml:space="preserve"> too. In the first part of this subsection, we will show a general approach to QUBO formulation. </w:t>
      </w:r>
      <w:r w:rsidR="00AC3B16">
        <w:t>The</w:t>
      </w:r>
      <w:r>
        <w:t xml:space="preserve"> second part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12C37505" w:rsidR="00195EF9" w:rsidRDefault="00793697" w:rsidP="00195EF9">
      <w:pPr>
        <w:pStyle w:val="Heading3"/>
      </w:pPr>
      <w:bookmarkStart w:id="24" w:name="_Toc88135266"/>
      <w:r w:rsidRPr="00195EF9">
        <w:t xml:space="preserve">2.4.1 </w:t>
      </w:r>
      <w:r w:rsidR="00A645D6">
        <w:t>QUBO Formulation</w:t>
      </w:r>
      <w:bookmarkEnd w:id="24"/>
    </w:p>
    <w:p w14:paraId="3B13A62A" w14:textId="11216DF1" w:rsidR="00195EF9" w:rsidRDefault="00195EF9" w:rsidP="00195EF9"/>
    <w:p w14:paraId="49627E3C" w14:textId="07D20341" w:rsidR="00195EF9" w:rsidRDefault="00195EF9" w:rsidP="00195EF9">
      <w:r>
        <w:t>Consider</w:t>
      </w:r>
      <w:r w:rsidRPr="00195EF9">
        <w:t xml:space="preserve"> </w:t>
      </w:r>
      <w:r w:rsidR="004A3770">
        <w:t xml:space="preserve">a </w:t>
      </w:r>
      <w:r>
        <w:t xml:space="preserve">constrained </w:t>
      </w:r>
      <w:r w:rsidR="009426A5">
        <w:t>minimisation</w:t>
      </w:r>
      <w:r>
        <w:t xml:space="preserve">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4D05DCC8" w:rsidR="00470BD3" w:rsidRPr="00C17D0B" w:rsidRDefault="0026495D" w:rsidP="002C07EB">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If the constraints of the problem consist of integers, they can always be written as</w:t>
      </w:r>
      <w:r w:rsidR="00C17D0B">
        <w:t xml:space="preserve"> (t</w:t>
      </w:r>
      <w:r w:rsidR="00C17D0B">
        <w:t xml:space="preserve">his will be explained in more </w:t>
      </w:r>
      <w:r w:rsidR="003D2BDF">
        <w:t>detail</w:t>
      </w:r>
      <w:r w:rsidR="00C17D0B">
        <w:t xml:space="preserve"> </w:t>
      </w:r>
      <w:r w:rsidR="00C17D0B">
        <w:t xml:space="preserve">in the subsection </w:t>
      </w:r>
      <w:r w:rsidR="003D2BDF">
        <w:t>devoted</w:t>
      </w:r>
      <w:r w:rsidR="00C17D0B">
        <w:t xml:space="preserve"> to slack variables)</w:t>
      </w:r>
      <w:r w:rsidR="004A3770">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20B1E932" w:rsidR="00C17D0B" w:rsidRDefault="00C17D0B" w:rsidP="00A645D6">
      <w:r>
        <w:t xml:space="preserve">And the </w:t>
      </w:r>
      <w:r w:rsidR="003D2BDF">
        <w:t>resulting</w:t>
      </w:r>
      <w:r>
        <w:t xml:space="preserve">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43D9AAFA" w:rsidR="00C17D0B" w:rsidRPr="00607BBB" w:rsidRDefault="00607BBB" w:rsidP="00A645D6">
      <w:r>
        <w:lastRenderedPageBreak/>
        <w:t xml:space="preserve">Constant </w:t>
      </w:r>
      <w:r>
        <w:rPr>
          <w:i/>
          <w:iCs/>
        </w:rPr>
        <w:t>c</w:t>
      </w:r>
      <w:r>
        <w:t xml:space="preserve"> can be removed as it </w:t>
      </w:r>
      <w:r w:rsidR="00AC3B16">
        <w:t>does not affect</w:t>
      </w:r>
      <w:r>
        <w:t xml:space="preserve"> the </w:t>
      </w:r>
      <w:r w:rsidR="009426A5">
        <w:t>optimisation</w:t>
      </w:r>
      <w:r>
        <w:t xml:space="preserve">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E72BE5" w:rsidRDefault="00793697" w:rsidP="000E24FF"/>
    <w:p w14:paraId="505B5234" w14:textId="5750D390" w:rsidR="00793697" w:rsidRPr="00A645D6" w:rsidRDefault="000435A2" w:rsidP="00793697">
      <w:pPr>
        <w:pStyle w:val="Heading3"/>
      </w:pPr>
      <w:bookmarkStart w:id="25" w:name="_Toc88135267"/>
      <w:r>
        <w:t>3</w:t>
      </w:r>
      <w:r w:rsidR="00793697" w:rsidRPr="00E72BE5">
        <w:t xml:space="preserve">.4.2 </w:t>
      </w:r>
      <w:r w:rsidR="00A645D6">
        <w:t>Slack Variables</w:t>
      </w:r>
      <w:bookmarkStart w:id="26" w:name="_Toc87816520"/>
      <w:bookmarkEnd w:id="25"/>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274E0567" w:rsidR="008F66B9" w:rsidRDefault="00607BBB" w:rsidP="00A645D6">
      <w:r>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w:t>
      </w:r>
      <w:r w:rsidR="00AC3B16">
        <w:t>maximum of the</w:t>
      </w:r>
      <w:r w:rsidR="00644344">
        <w:t xml:space="preserve"> l</w:t>
      </w:r>
      <w:r w:rsidR="00546179">
        <w:t>eft sid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73E1B9C3"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96C36F1"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the previous part of this subsection, this constraint can be expressed as a quadratic penalty</w:t>
      </w:r>
      <w:r w:rsidR="003D2BDF">
        <w:t xml:space="preserve">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w:t>
      </w:r>
      <w:proofErr w:type="spellStart"/>
      <w:r>
        <w:rPr>
          <w:rFonts w:eastAsiaTheme="minorEastAsia"/>
        </w:rPr>
        <w:t>ubsequently</w:t>
      </w:r>
      <w:proofErr w:type="spellEnd"/>
      <w:r>
        <w:rPr>
          <w:rFonts w:eastAsiaTheme="minorEastAsia"/>
        </w:rPr>
        <w:t xml:space="preserve"> used to achieve a standard QUBO model.</w:t>
      </w:r>
    </w:p>
    <w:p w14:paraId="6E164CBB" w14:textId="77777777" w:rsidR="000E24FF" w:rsidRPr="00644344" w:rsidRDefault="000E24FF" w:rsidP="000E24FF"/>
    <w:p w14:paraId="48366FB8" w14:textId="3A3969EF" w:rsidR="00FA3DCA" w:rsidRDefault="000435A2" w:rsidP="005F509F">
      <w:pPr>
        <w:pStyle w:val="Heading2"/>
      </w:pPr>
      <w:bookmarkStart w:id="27" w:name="_Toc88135268"/>
      <w:r>
        <w:t>3</w:t>
      </w:r>
      <w:r w:rsidR="000E24FF" w:rsidRPr="00BD1AAB">
        <w:t>.5</w:t>
      </w:r>
      <w:r w:rsidR="005F509F" w:rsidRPr="00BD1AAB">
        <w:t xml:space="preserve"> </w:t>
      </w:r>
      <w:r w:rsidR="00FA3DCA" w:rsidRPr="00BD1AAB">
        <w:t xml:space="preserve">Algorithms for </w:t>
      </w:r>
      <w:r w:rsidR="00986D0A">
        <w:t>S</w:t>
      </w:r>
      <w:r w:rsidR="00FA3DCA" w:rsidRPr="00BD1AAB">
        <w:t>olving QUBOs</w:t>
      </w:r>
      <w:bookmarkEnd w:id="26"/>
      <w:bookmarkEnd w:id="27"/>
    </w:p>
    <w:p w14:paraId="4D6491E9" w14:textId="4000190D" w:rsidR="00DD5C9F" w:rsidRDefault="00DD5C9F" w:rsidP="00DD5C9F"/>
    <w:p w14:paraId="5ECDE47B" w14:textId="584B85F7" w:rsidR="009A2E30" w:rsidRPr="009A2E30" w:rsidRDefault="00AC3B16" w:rsidP="00DD5C9F">
      <w:r>
        <w:t>Many algorithms can</w:t>
      </w:r>
      <w:r w:rsidR="009A2E30">
        <w:t xml:space="preserve"> effectively solve problems in QUBO formulation. A non-comprehensive list of them was drawn up by </w:t>
      </w:r>
      <w:r w:rsidR="009A2E30">
        <w:fldChar w:fldCharType="begin" w:fldLock="1"/>
      </w:r>
      <w:r w:rsidR="00E72BE5">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manualFormatting":"Kochenberger and Glover (2006)","plainTextFormattedCitation":"(Kochenberger and Glover, 2006)","previouslyFormattedCitation":"(Kochenberger and Glover, 2006)"},"properties":{"noteIndex":0},"schema":"https://github.com/citation-style-language/schema/raw/master/csl-citation.json"}</w:instrText>
      </w:r>
      <w:r w:rsidR="009A2E30">
        <w:fldChar w:fldCharType="separate"/>
      </w:r>
      <w:r w:rsidR="009A2E30" w:rsidRPr="009A2E30">
        <w:rPr>
          <w:noProof/>
        </w:rPr>
        <w:t>Kochenberger and Glover</w:t>
      </w:r>
      <w:r w:rsidR="009A2E30">
        <w:rPr>
          <w:noProof/>
        </w:rPr>
        <w:t xml:space="preserve"> (</w:t>
      </w:r>
      <w:r w:rsidR="009A2E30" w:rsidRPr="009A2E30">
        <w:rPr>
          <w:noProof/>
        </w:rPr>
        <w:t>2006)</w:t>
      </w:r>
      <w:r w:rsidR="009A2E30">
        <w:fldChar w:fldCharType="end"/>
      </w:r>
      <w:r w:rsidR="009A2E30">
        <w:t xml:space="preserve">. We have already described quantum annealing for quantum devices and </w:t>
      </w:r>
      <w:r w:rsidR="003D2BDF">
        <w:t xml:space="preserve">the </w:t>
      </w:r>
      <w:r w:rsidR="009A2E30">
        <w:t xml:space="preserve">digital annealer algorithm for classical devices in section </w:t>
      </w:r>
      <w:r w:rsidR="009A2E30" w:rsidRPr="009A2E30">
        <w:rPr>
          <w:highlight w:val="red"/>
        </w:rPr>
        <w:t>1</w:t>
      </w:r>
      <w:r w:rsidR="009A2E30">
        <w:t>. In</w:t>
      </w:r>
      <w:r w:rsidR="009A2E30" w:rsidRPr="009A2E30">
        <w:t xml:space="preserve"> </w:t>
      </w:r>
      <w:r w:rsidR="009A2E30">
        <w:t>this</w:t>
      </w:r>
      <w:r w:rsidR="009A2E30" w:rsidRPr="009A2E30">
        <w:t xml:space="preserve"> </w:t>
      </w:r>
      <w:r w:rsidR="009A2E30">
        <w:t>subsection</w:t>
      </w:r>
      <w:r w:rsidR="003D2BDF">
        <w:t>,</w:t>
      </w:r>
      <w:r w:rsidR="009A2E30" w:rsidRPr="009A2E30">
        <w:t xml:space="preserve"> </w:t>
      </w:r>
      <w:r w:rsidR="009A2E30">
        <w:t>we</w:t>
      </w:r>
      <w:r w:rsidR="009A2E30" w:rsidRPr="009A2E30">
        <w:t xml:space="preserve"> </w:t>
      </w:r>
      <w:r w:rsidR="009A2E30">
        <w:t>will</w:t>
      </w:r>
      <w:r w:rsidR="00E72BE5">
        <w:t xml:space="preserve"> briefly describe algorithms</w:t>
      </w:r>
      <w:r w:rsidR="009A2E30" w:rsidRPr="009A2E30">
        <w:t xml:space="preserve"> </w:t>
      </w:r>
      <w:r w:rsidR="009A2E30">
        <w:t>that</w:t>
      </w:r>
      <w:r w:rsidR="009A2E30" w:rsidRPr="009A2E30">
        <w:t xml:space="preserve"> </w:t>
      </w:r>
      <w:r w:rsidR="009A2E30">
        <w:t>are</w:t>
      </w:r>
      <w:r w:rsidR="009A2E30" w:rsidRPr="009A2E30">
        <w:t xml:space="preserve"> </w:t>
      </w:r>
      <w:r w:rsidR="009A2E30">
        <w:t xml:space="preserve">availabl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7044EC8" w:rsidR="00822D37" w:rsidRDefault="000435A2" w:rsidP="00E72BE5">
      <w:pPr>
        <w:pStyle w:val="Heading3"/>
      </w:pPr>
      <w:bookmarkStart w:id="28" w:name="_Toc88135269"/>
      <w:r>
        <w:t>3</w:t>
      </w:r>
      <w:r w:rsidR="00E72BE5">
        <w:t>.6.1 Simulated Annealing</w:t>
      </w:r>
      <w:bookmarkEnd w:id="28"/>
    </w:p>
    <w:p w14:paraId="52A4E5C0" w14:textId="75704E0D" w:rsidR="00822D37" w:rsidRDefault="00822D37" w:rsidP="00DD5C9F"/>
    <w:p w14:paraId="706F4626" w14:textId="397A6C88" w:rsidR="00E72BE5" w:rsidRPr="00381149" w:rsidRDefault="00E72BE5" w:rsidP="00DD5C9F">
      <w:r>
        <w:lastRenderedPageBreak/>
        <w:t xml:space="preserve">This algorithm was already described in section 1. </w:t>
      </w:r>
      <w:r w:rsidR="00F352C2">
        <w:t>When solving QUBO models, n</w:t>
      </w:r>
      <w:r>
        <w:t>eighbour</w:t>
      </w:r>
      <w:r w:rsidR="00090B4D">
        <w:t>ing</w:t>
      </w:r>
      <w:r>
        <w:t xml:space="preserve"> </w:t>
      </w:r>
      <w:r w:rsidR="00381149">
        <w:t>nodes</w:t>
      </w:r>
      <w:r>
        <w:t xml:space="preserve"> are locate</w:t>
      </w:r>
      <w:r w:rsidR="00381149">
        <w:t>d</w:t>
      </w:r>
      <w:r>
        <w:t xml:space="preserve"> </w:t>
      </w:r>
      <w:proofErr w:type="spellStart"/>
      <w:r w:rsidR="00381149" w:rsidRPr="00381149">
        <w:rPr>
          <w:i/>
          <w:iCs/>
        </w:rPr>
        <w:t>n</w:t>
      </w:r>
      <w:proofErr w:type="spellEnd"/>
      <w:r w:rsidR="00381149">
        <w:t xml:space="preserve"> </w:t>
      </w:r>
      <w:r w:rsidR="00F352C2">
        <w:t>bit-flips</w:t>
      </w:r>
      <w:r w:rsidR="00381149">
        <w:t xml:space="preserve"> away from the current node, where </w:t>
      </w:r>
      <w:r w:rsidR="00381149" w:rsidRPr="00381149">
        <w:rPr>
          <w:i/>
          <w:iCs/>
        </w:rPr>
        <w:t>n</w:t>
      </w:r>
      <w:r w:rsidR="00381149">
        <w:t xml:space="preserve"> is a predetermined number,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t xml:space="preserve">. </w:t>
      </w:r>
      <w:r w:rsidR="00090B4D">
        <w:t>It</w:t>
      </w:r>
      <w:r w:rsidR="00F352C2">
        <w:t xml:space="preserve"> </w:t>
      </w:r>
      <w:r>
        <w:t>is</w:t>
      </w:r>
      <w:r w:rsidRPr="00381149">
        <w:t xml:space="preserve"> </w:t>
      </w:r>
      <w:r>
        <w:t>implemented</w:t>
      </w:r>
      <w:r w:rsidRPr="00381149">
        <w:t xml:space="preserve"> </w:t>
      </w:r>
      <w:r>
        <w:t>in</w:t>
      </w:r>
      <w:r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r w:rsidR="00090B4D">
        <w:t xml:space="preserve"> with </w:t>
      </w:r>
      <w:r w:rsidR="00090B4D">
        <w:rPr>
          <w:i/>
          <w:iCs/>
        </w:rPr>
        <w:t>n=1</w:t>
      </w:r>
      <w:r w:rsidR="00381149">
        <w:t>.</w:t>
      </w:r>
    </w:p>
    <w:p w14:paraId="072CA089" w14:textId="56174A9C" w:rsidR="00822D37" w:rsidRPr="00090B4D" w:rsidRDefault="00822D37" w:rsidP="00DD5C9F"/>
    <w:p w14:paraId="56962E45" w14:textId="56C30274" w:rsidR="00822D37" w:rsidRPr="00090B4D" w:rsidRDefault="000435A2" w:rsidP="00F51E27">
      <w:pPr>
        <w:pStyle w:val="Heading3"/>
      </w:pPr>
      <w:bookmarkStart w:id="29" w:name="_Toc88135270"/>
      <w:r>
        <w:t>3</w:t>
      </w:r>
      <w:r w:rsidR="00F51E27">
        <w:t xml:space="preserve">.6.2 </w:t>
      </w:r>
      <w:r w:rsidR="00822D37">
        <w:t>Tabu</w:t>
      </w:r>
      <w:r w:rsidR="00986571" w:rsidRPr="00090B4D">
        <w:t xml:space="preserve"> </w:t>
      </w:r>
      <w:r w:rsidR="00986571">
        <w:t>Search</w:t>
      </w:r>
      <w:bookmarkEnd w:id="29"/>
    </w:p>
    <w:p w14:paraId="630A8E5F" w14:textId="3FD9FBE2" w:rsidR="00090B4D" w:rsidRDefault="00090B4D" w:rsidP="00DD5C9F"/>
    <w:p w14:paraId="02E073AE" w14:textId="79D433EE" w:rsidR="004C3A70" w:rsidRPr="00090B4D" w:rsidRDefault="00090B4D" w:rsidP="00DD5C9F">
      <w:r>
        <w:t xml:space="preserve">Tabu search </w:t>
      </w:r>
      <w:r w:rsidR="005427D6">
        <w:t>solver</w:t>
      </w:r>
      <w:r>
        <w:t xml:space="preserve"> was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This algorithm</w:t>
      </w:r>
      <w:r w:rsidR="005427D6">
        <w:t xml:space="preserve"> can quickly find minimums in neighbourhoods</w:t>
      </w:r>
      <w:r w:rsidR="003F51FA">
        <w:t xml:space="preserve"> but sometimes may 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in</w:t>
      </w:r>
      <w:r w:rsidR="004C3A70">
        <w:t xml:space="preserve">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0A8E8CF1" w:rsidR="00EA2214" w:rsidRDefault="000435A2" w:rsidP="00F51E27">
      <w:pPr>
        <w:pStyle w:val="Heading3"/>
      </w:pPr>
      <w:bookmarkStart w:id="30" w:name="_Toc88135271"/>
      <w:r>
        <w:t>3</w:t>
      </w:r>
      <w:r w:rsidR="00F51E27">
        <w:t xml:space="preserve">.6.3 </w:t>
      </w:r>
      <w:r w:rsidR="00EA2214">
        <w:t>Decomposing</w:t>
      </w:r>
      <w:r w:rsidR="00EA2214" w:rsidRPr="00090B4D">
        <w:t xml:space="preserve"> </w:t>
      </w:r>
      <w:r w:rsidR="00986571">
        <w:t>Solver</w:t>
      </w:r>
      <w:bookmarkEnd w:id="30"/>
    </w:p>
    <w:p w14:paraId="6A958A31" w14:textId="415616B8" w:rsidR="00F51E27" w:rsidRDefault="00F51E27" w:rsidP="00F51E27"/>
    <w:p w14:paraId="30BC309E" w14:textId="1FA0774C" w:rsidR="000F4516" w:rsidRDefault="004C3A70" w:rsidP="00F51E27">
      <w:r>
        <w:t xml:space="preserve">This algorithm splits large QUBO into smaller </w:t>
      </w:r>
      <w:proofErr w:type="spellStart"/>
      <w:r>
        <w:t>subQUBOs</w:t>
      </w:r>
      <w:proofErr w:type="spellEnd"/>
      <w:r>
        <w:t>, solves them</w:t>
      </w:r>
      <w:r w:rsidR="007C17D8">
        <w:t xml:space="preserve"> separately</w:t>
      </w:r>
      <w:r>
        <w:t xml:space="preserve"> and combines the results</w:t>
      </w:r>
      <w:r w:rsidR="007C17D8">
        <w:t xml:space="preserve"> </w:t>
      </w:r>
      <w:r w:rsidR="007C17D8">
        <w:fldChar w:fldCharType="begin" w:fldLock="1"/>
      </w:r>
      <w:r w:rsidR="00090B4D">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7C17D8">
        <w:fldChar w:fldCharType="separate"/>
      </w:r>
      <w:r w:rsidR="007C17D8" w:rsidRPr="007C17D8">
        <w:rPr>
          <w:noProof/>
        </w:rPr>
        <w:t>(Booth and Reinhardt, 2017)</w:t>
      </w:r>
      <w:r w:rsidR="007C17D8">
        <w:fldChar w:fldCharType="end"/>
      </w:r>
      <w:r>
        <w:t>.</w:t>
      </w:r>
      <w:r w:rsidR="000F4516">
        <w:t xml:space="preserve"> The </w:t>
      </w:r>
      <w:proofErr w:type="spellStart"/>
      <w:r w:rsidR="000F4516">
        <w:t>subQUBOs</w:t>
      </w:r>
      <w:proofErr w:type="spellEnd"/>
      <w:r w:rsidR="000F4516">
        <w:t xml:space="preserve"> can be solved using </w:t>
      </w:r>
      <w:r w:rsidR="003D2BDF">
        <w:t xml:space="preserve">a </w:t>
      </w:r>
      <w:r w:rsidR="000F4516">
        <w:t xml:space="preserve">D-Wave quantum annealing 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p>
    <w:p w14:paraId="6AF1CE43" w14:textId="77777777" w:rsidR="001F0BD2" w:rsidRDefault="001F0BD2" w:rsidP="00F51E27"/>
    <w:p w14:paraId="0D4BE1E7" w14:textId="6A0D6783" w:rsidR="001F0BD2" w:rsidRPr="003D2BDF" w:rsidRDefault="000F4516" w:rsidP="00F51E27">
      <w:r>
        <w:t xml:space="preserve">This is useful when using quantum devices because larger QUBOs cannot be mapped on them, but smaller </w:t>
      </w:r>
      <w:proofErr w:type="spellStart"/>
      <w:r>
        <w:t>subQUBOs</w:t>
      </w:r>
      <w:proofErr w:type="spellEnd"/>
      <w:r>
        <w:t xml:space="preserve"> can be, allowing us to solve large</w:t>
      </w:r>
      <w:r w:rsidR="001F0BD2">
        <w:t>r</w:t>
      </w:r>
      <w:r>
        <w:t xml:space="preserve"> problems.</w:t>
      </w:r>
      <w:r w:rsidR="001F0BD2">
        <w:t xml:space="preserve"> On classical devices</w:t>
      </w:r>
      <w:r w:rsidR="003D2BDF">
        <w:t>,</w:t>
      </w:r>
      <w:r w:rsidR="001F0BD2">
        <w:t xml:space="preserve"> we achieve a speedup by decomposing large QUBO before applying tabu search.</w:t>
      </w:r>
    </w:p>
    <w:p w14:paraId="47A324B5" w14:textId="58C41216" w:rsidR="00986571" w:rsidRPr="003D2BDF" w:rsidRDefault="00986571" w:rsidP="00DD5C9F"/>
    <w:p w14:paraId="4B0FD6D0" w14:textId="3600B840" w:rsidR="002876F1" w:rsidRPr="006B1718" w:rsidRDefault="000435A2" w:rsidP="00F51E27">
      <w:pPr>
        <w:pStyle w:val="Heading3"/>
      </w:pPr>
      <w:bookmarkStart w:id="31" w:name="_Toc88135272"/>
      <w:r>
        <w:t>3</w:t>
      </w:r>
      <w:r w:rsidR="00F51E27">
        <w:t xml:space="preserve">.6.4 </w:t>
      </w:r>
      <w:r w:rsidR="00986571">
        <w:t>Steepest</w:t>
      </w:r>
      <w:r w:rsidR="00986571" w:rsidRPr="006B1718">
        <w:t xml:space="preserve"> </w:t>
      </w:r>
      <w:r w:rsidR="00986571">
        <w:t>Descent</w:t>
      </w:r>
      <w:r w:rsidR="00986571" w:rsidRPr="006B1718">
        <w:t xml:space="preserve"> </w:t>
      </w:r>
      <w:r w:rsidR="00986571">
        <w:t>Algorithm</w:t>
      </w:r>
      <w:bookmarkEnd w:id="31"/>
    </w:p>
    <w:p w14:paraId="4C53FBD1" w14:textId="4EFD9884" w:rsidR="003253F9" w:rsidRPr="006B1718" w:rsidRDefault="003253F9" w:rsidP="00F613E7">
      <w:pPr>
        <w:rPr>
          <w:highlight w:val="yellow"/>
        </w:rPr>
      </w:pPr>
    </w:p>
    <w:p w14:paraId="16BCAE19" w14:textId="3E3C8149" w:rsidR="00F74D85" w:rsidRPr="00F10A26" w:rsidRDefault="00F74D85" w:rsidP="00F613E7">
      <w:r w:rsidRPr="00F10A26">
        <w:t xml:space="preserve">This </w:t>
      </w:r>
      <w:r w:rsidR="00F10A26">
        <w:t xml:space="preserve">greedy </w:t>
      </w:r>
      <w:r w:rsidRPr="00F10A26">
        <w:t xml:space="preserve">algorithm is </w:t>
      </w:r>
      <w:r w:rsidR="00F10A26">
        <w:t>like</w:t>
      </w:r>
      <w:r w:rsidRPr="00F10A26">
        <w:t xml:space="preserve"> gradient descent, but instead of </w:t>
      </w:r>
      <w:r w:rsidR="00F10A26">
        <w:t>making moves based on the</w:t>
      </w:r>
      <w:r w:rsidRPr="00F10A26">
        <w:t xml:space="preserve"> gradient</w:t>
      </w:r>
      <w:r w:rsidR="00F10A26">
        <w:t xml:space="preserve">, it uses </w:t>
      </w:r>
      <w:r w:rsidRPr="00F10A26">
        <w:t xml:space="preserve">local </w:t>
      </w:r>
      <w:r w:rsidR="009426A5">
        <w:t>minimisation</w:t>
      </w:r>
      <w:r w:rsidRPr="00F10A26">
        <w:t xml:space="preserve">. </w:t>
      </w:r>
      <w:r w:rsidR="00F10A26">
        <w:t>At each step, we move to the state one bit-flip away that causes the highest energy drop.</w:t>
      </w:r>
    </w:p>
    <w:p w14:paraId="5BA1F09A" w14:textId="77777777" w:rsidR="00F74D85" w:rsidRPr="00F74D85" w:rsidRDefault="00F74D85" w:rsidP="00F613E7">
      <w:pPr>
        <w:rPr>
          <w:highlight w:val="yellow"/>
        </w:rPr>
      </w:pPr>
    </w:p>
    <w:p w14:paraId="2BF40220" w14:textId="1F4902AE" w:rsidR="005F509F" w:rsidRPr="004C3A70" w:rsidRDefault="004C3A70">
      <w:r w:rsidRPr="004C3A70">
        <w:t xml:space="preserve">It </w:t>
      </w:r>
      <w:r>
        <w:t xml:space="preserve">is implemented in </w:t>
      </w:r>
      <w:r w:rsidR="003D2BDF">
        <w:t xml:space="preserve">the </w:t>
      </w:r>
      <w:r>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fldChar w:fldCharType="separate"/>
      </w:r>
      <w:r w:rsidRPr="004C3A70">
        <w:rPr>
          <w:noProof/>
        </w:rPr>
        <w:t xml:space="preserve">‘dwave-greedy’ </w:t>
      </w:r>
      <w:r>
        <w:rPr>
          <w:noProof/>
        </w:rPr>
        <w:t>(</w:t>
      </w:r>
      <w:r w:rsidRPr="004C3A70">
        <w:rPr>
          <w:noProof/>
        </w:rPr>
        <w:t>2019)</w:t>
      </w:r>
      <w:r>
        <w:fldChar w:fldCharType="end"/>
      </w:r>
      <w:r w:rsidR="00090B4D">
        <w:t xml:space="preserve"> library</w:t>
      </w:r>
      <w:r>
        <w:t>.</w:t>
      </w:r>
      <w:r w:rsidR="005F509F">
        <w:br w:type="page"/>
      </w:r>
    </w:p>
    <w:p w14:paraId="616DBDA3" w14:textId="7C85931D" w:rsidR="005F509F" w:rsidRDefault="000435A2" w:rsidP="00246ACC">
      <w:pPr>
        <w:pStyle w:val="Heading1"/>
      </w:pPr>
      <w:bookmarkStart w:id="32" w:name="_Toc87816522"/>
      <w:bookmarkStart w:id="33" w:name="_Toc88135273"/>
      <w:r>
        <w:lastRenderedPageBreak/>
        <w:t>4</w:t>
      </w:r>
      <w:r w:rsidR="005F509F">
        <w:t xml:space="preserve"> </w:t>
      </w:r>
      <w:r w:rsidR="00DF36C2">
        <w:t xml:space="preserve">Penalty </w:t>
      </w:r>
      <w:r w:rsidR="00970F42">
        <w:t xml:space="preserve">Coefficient </w:t>
      </w:r>
      <w:bookmarkEnd w:id="32"/>
      <w:r w:rsidR="009426A5">
        <w:t>Optimisation</w:t>
      </w:r>
      <w:r w:rsidR="00336761" w:rsidRPr="003253F9">
        <w:t xml:space="preserve"> </w:t>
      </w:r>
      <w:r w:rsidR="00336761">
        <w:t>Techniques</w:t>
      </w:r>
      <w:bookmarkEnd w:id="33"/>
    </w:p>
    <w:p w14:paraId="7D3B1C47" w14:textId="77777777" w:rsidR="00246ACC" w:rsidRDefault="00246ACC" w:rsidP="00F613E7"/>
    <w:p w14:paraId="5C3460C0" w14:textId="56ABC831" w:rsidR="00DF36C2" w:rsidRDefault="00DF36C2" w:rsidP="00F613E7">
      <w:r>
        <w:t>In this section</w:t>
      </w:r>
      <w:r w:rsidR="003D2BDF">
        <w:t>,</w:t>
      </w:r>
      <w:r>
        <w:t xml:space="preserve"> we will present multiple </w:t>
      </w:r>
      <w:r w:rsidR="00970F42">
        <w:t>techniques</w:t>
      </w:r>
      <w:r>
        <w:t xml:space="preserve"> </w:t>
      </w:r>
      <w:r w:rsidR="00970F42">
        <w:t>of</w:t>
      </w:r>
      <w:r>
        <w:t xml:space="preserve"> penalty </w:t>
      </w:r>
      <w:r w:rsidR="00970F42">
        <w:t xml:space="preserve">coefficient </w:t>
      </w:r>
      <w:r w:rsidR="009426A5">
        <w:t>optimisation</w:t>
      </w:r>
      <w:r w:rsidR="00970F42">
        <w:t>. Two of them will be standard</w:t>
      </w:r>
      <w:r w:rsidR="003D2BDF">
        <w:t>,</w:t>
      </w:r>
      <w:r w:rsidR="00970F42">
        <w:t xml:space="preserve"> and the other two will b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172BDA9E" w:rsidR="004279D3" w:rsidRPr="00970F42" w:rsidRDefault="00970F42" w:rsidP="00F613E7">
      <w:r>
        <w:t xml:space="preserve">As mentioned in previous sections, penalty coefficient </w:t>
      </w:r>
      <w:r w:rsidR="009426A5">
        <w:t>optimisation</w:t>
      </w:r>
      <w:r>
        <w:t xml:space="preserve">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w:t>
      </w:r>
      <w:r w:rsidR="009426A5">
        <w:t>optimisation</w:t>
      </w:r>
      <w:r w:rsidR="00DE6652">
        <w:t xml:space="preserve"> problem numerically unstable</w:t>
      </w:r>
      <w:r w:rsidR="003D2BDF">
        <w:t>,</w:t>
      </w:r>
      <w:r w:rsidR="00DE6652">
        <w:t xml:space="preserv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0F4A3150" w:rsidR="0029299E" w:rsidRDefault="000435A2" w:rsidP="005F509F">
      <w:pPr>
        <w:pStyle w:val="Heading2"/>
      </w:pPr>
      <w:bookmarkStart w:id="34" w:name="_Toc87816523"/>
      <w:bookmarkStart w:id="35" w:name="_Toc88135274"/>
      <w:r>
        <w:t>4</w:t>
      </w:r>
      <w:r w:rsidR="005F509F">
        <w:t xml:space="preserve">.1 </w:t>
      </w:r>
      <w:r w:rsidR="00DF36C2">
        <w:t>Analytical</w:t>
      </w:r>
      <w:bookmarkEnd w:id="34"/>
      <w:bookmarkEnd w:id="35"/>
    </w:p>
    <w:p w14:paraId="1293CA7C" w14:textId="636B1BD4" w:rsidR="00D348A5" w:rsidRDefault="00D348A5" w:rsidP="00F613E7"/>
    <w:p w14:paraId="0A2E7D93" w14:textId="6258BDB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3D2BDF">
        <w:t>In</w:t>
      </w:r>
      <w:r w:rsidR="00E77FA8">
        <w:t xml:space="preserve">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w:t>
      </w:r>
      <w:r w:rsidR="003D2BDF">
        <w:t xml:space="preserve">a </w:t>
      </w:r>
      <w:r w:rsidR="003D6FCF">
        <w:t xml:space="preserve">QUBO solver, and the solution should be checked for feasibility. If feasible, we can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w:t>
      </w:r>
      <w:r w:rsidR="00AC3B16">
        <w:t>solving</w:t>
      </w:r>
      <w:r w:rsidR="003D6FCF">
        <w:t xml:space="preserve">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C89EAF0" w:rsidR="00413B48" w:rsidRDefault="00170A1A" w:rsidP="00F613E7">
      <w:r>
        <w:t>The benefit of this approach is its simplicity</w:t>
      </w:r>
      <w:r w:rsidR="00BD1AAB">
        <w:t xml:space="preserve"> and that by the end of it</w:t>
      </w:r>
      <w:r w:rsidR="003D2BDF">
        <w:t>,</w:t>
      </w:r>
      <w:r w:rsidR="00BD1AAB">
        <w:t xml:space="preserve"> we get </w:t>
      </w:r>
      <w:r w:rsidR="0028060D">
        <w:t>a good</w:t>
      </w:r>
      <w:r w:rsidR="00BD1AAB">
        <w:t xml:space="preserve"> penalty coefficient</w:t>
      </w:r>
      <w:r>
        <w:t xml:space="preserve">. But at the same time, it is not always easy to estimate the original objective function “by eye”, especially when the problem is large. </w:t>
      </w:r>
    </w:p>
    <w:p w14:paraId="034008CF" w14:textId="7642AC22"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6D2978C" w:rsidR="00B64FBE" w:rsidRDefault="00170A1A" w:rsidP="00F613E7">
      <w:r>
        <w:t xml:space="preserve">This method of penalty estimation is not automated. If we are trying to solve many problems, it is not efficient to estimate </w:t>
      </w:r>
      <w:r w:rsidR="003D2BDF">
        <w:t xml:space="preserve">the </w:t>
      </w:r>
      <w:r>
        <w:t xml:space="preserve">penalty coefficient manually. </w:t>
      </w:r>
    </w:p>
    <w:p w14:paraId="017F322F" w14:textId="6FCD71F0" w:rsidR="00D348A5" w:rsidRDefault="00170A1A" w:rsidP="00F613E7">
      <w:r>
        <w:t xml:space="preserve">And even though this approach is somewhat systematic, it is not reproducible. Thus, </w:t>
      </w:r>
      <w:r w:rsidR="00413B48">
        <w:t xml:space="preserve">we can get different penalty coefficients if we </w:t>
      </w:r>
      <w:r w:rsidR="00B64FBE">
        <w:t xml:space="preserve">apply this method </w:t>
      </w:r>
      <w:r w:rsidR="003D2BDF">
        <w:t>to</w:t>
      </w:r>
      <w:r w:rsidR="00B64FBE">
        <w:t xml:space="preserve"> the same problem multiple times.</w:t>
      </w:r>
    </w:p>
    <w:p w14:paraId="04EA54F6" w14:textId="77777777" w:rsidR="005F509F" w:rsidRDefault="005F509F" w:rsidP="00F613E7"/>
    <w:p w14:paraId="333D93A9" w14:textId="73818A7C" w:rsidR="005F509F" w:rsidRDefault="000435A2" w:rsidP="005F509F">
      <w:pPr>
        <w:pStyle w:val="Heading2"/>
      </w:pPr>
      <w:bookmarkStart w:id="36" w:name="_Toc88135275"/>
      <w:r>
        <w:t>4</w:t>
      </w:r>
      <w:r w:rsidR="005F509F">
        <w:t>.2 Numerical</w:t>
      </w:r>
      <w:r w:rsidR="00F66F06">
        <w:t xml:space="preserve"> 1</w:t>
      </w:r>
      <w:bookmarkEnd w:id="36"/>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254545D" w:rsidR="00A01742" w:rsidRDefault="00A01742" w:rsidP="005F509F">
      <w:r>
        <w:t xml:space="preserve">Although this approach is </w:t>
      </w:r>
      <w:r w:rsidR="00F33CB7">
        <w:t xml:space="preserve">fast and </w:t>
      </w:r>
      <w:r w:rsidR="0028060D">
        <w:t>straightforward</w:t>
      </w:r>
      <w:r>
        <w:t>,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w:t>
      </w:r>
      <w:r w:rsidR="0028060D">
        <w:t>method</w:t>
      </w:r>
      <w:r w:rsidR="00F33CB7">
        <w:t xml:space="preserve">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w:t>
      </w:r>
      <w:r w:rsidR="00F33CB7" w:rsidRPr="00A01742">
        <w:rPr>
          <w:noProof/>
        </w:rPr>
        <w:lastRenderedPageBreak/>
        <w:t>Kochenberger and Du, 2019)</w:t>
      </w:r>
      <w:r w:rsidR="00F33CB7">
        <w:fldChar w:fldCharType="end"/>
      </w:r>
      <w:r w:rsidR="00F33CB7">
        <w:t xml:space="preserve"> described in </w:t>
      </w:r>
      <w:r w:rsidR="003D2BDF">
        <w:t xml:space="preserve">the </w:t>
      </w:r>
      <w:r w:rsidR="00F33CB7">
        <w:t xml:space="preserve">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2A862021" w:rsidR="00F66F06" w:rsidRPr="00BD1AAB" w:rsidRDefault="000435A2" w:rsidP="00F66F06">
      <w:pPr>
        <w:pStyle w:val="Heading2"/>
      </w:pPr>
      <w:bookmarkStart w:id="37" w:name="_Toc88135276"/>
      <w:r>
        <w:t>4</w:t>
      </w:r>
      <w:r w:rsidR="00F66F06" w:rsidRPr="00BD1AAB">
        <w:t>.3 Numerical 2</w:t>
      </w:r>
      <w:bookmarkEnd w:id="37"/>
    </w:p>
    <w:p w14:paraId="2D5ED593" w14:textId="3C10719C" w:rsidR="00B55BD6" w:rsidRPr="006B1718" w:rsidRDefault="00B55BD6" w:rsidP="00F66F06">
      <w:pPr>
        <w:rPr>
          <w:highlight w:val="yellow"/>
        </w:rPr>
      </w:pPr>
    </w:p>
    <w:p w14:paraId="5DE3476F" w14:textId="7F7919A1"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w:t>
      </w:r>
      <w:r w:rsidR="003D2BDF">
        <w:t xml:space="preserve">the </w:t>
      </w:r>
      <w:r>
        <w:t xml:space="preserve">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63D9200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but the current node is feasible</w:t>
      </w:r>
      <w:r w:rsidR="003D2BDF">
        <w:rPr>
          <w:rFonts w:eastAsiaTheme="minorEastAsia"/>
        </w:rPr>
        <w:t>,</w:t>
      </w:r>
      <w:r>
        <w:rPr>
          <w:rFonts w:eastAsiaTheme="minorEastAsia"/>
        </w:rPr>
        <w:t xml:space="preserv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1BAEDE80"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w:t>
      </w:r>
      <w:r w:rsidR="003D2BDF">
        <w:rPr>
          <w:rFonts w:eastAsiaTheme="minorEastAsia"/>
        </w:rPr>
        <w:t>,</w:t>
      </w:r>
      <w:r>
        <w:rPr>
          <w:rFonts w:eastAsiaTheme="minorEastAsia"/>
        </w:rPr>
        <w:t xml:space="preserv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2BB6602"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calculating the denominator, they assume that it </w:t>
      </w:r>
      <w:r w:rsidR="00AC3B16">
        <w:rPr>
          <w:rFonts w:eastAsiaTheme="minorEastAsia"/>
        </w:rPr>
        <w:t>equals</w:t>
      </w:r>
      <w:r>
        <w:rPr>
          <w:rFonts w:eastAsiaTheme="minorEastAsia"/>
        </w:rPr>
        <w:t xml:space="preserve">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2044D1B4" w:rsidR="00676BA0" w:rsidRDefault="00955E6B" w:rsidP="00F66F06">
      <w:pPr>
        <w:rPr>
          <w:rFonts w:eastAsiaTheme="minorEastAsia"/>
        </w:rPr>
      </w:pPr>
      <w:r>
        <w:rPr>
          <w:rFonts w:eastAsiaTheme="minorEastAsia"/>
        </w:rPr>
        <w:t xml:space="preserve">They propose an algorithm </w:t>
      </w:r>
      <w:r w:rsidR="00AC3B16">
        <w:rPr>
          <w:rFonts w:eastAsiaTheme="minorEastAsia"/>
        </w:rPr>
        <w:t>to</w:t>
      </w:r>
      <w:r>
        <w:rPr>
          <w:rFonts w:eastAsiaTheme="minorEastAsia"/>
        </w:rPr>
        <w:t xml:space="preserve"> find the maximum transition</w:t>
      </w:r>
      <w:r w:rsidR="0056083C">
        <w:rPr>
          <w:rFonts w:eastAsiaTheme="minorEastAsia"/>
        </w:rPr>
        <w:t xml:space="preserve"> for </w:t>
      </w:r>
      <w:r w:rsidR="003D2BDF">
        <w:rPr>
          <w:rFonts w:eastAsiaTheme="minorEastAsia"/>
        </w:rPr>
        <w:t xml:space="preserve">a </w:t>
      </w:r>
      <w:r w:rsidR="0056083C">
        <w:rPr>
          <w:rFonts w:eastAsiaTheme="minorEastAsia"/>
        </w:rPr>
        <w:t>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5C056368"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w:t>
      </w:r>
      <w:r w:rsidR="0028060D">
        <w:rPr>
          <w:rFonts w:eastAsiaTheme="minorEastAsia"/>
        </w:rPr>
        <w:t>change</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50D72874"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 xml:space="preserve">from 0 to 1 and </w:t>
      </w:r>
      <w:r w:rsidR="003D2BDF">
        <w:rPr>
          <w:rFonts w:eastAsiaTheme="minorEastAsia"/>
        </w:rPr>
        <w:t>vice-versa</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32091065"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2919CA">
        <w:rPr>
          <w:rFonts w:eastAsiaTheme="minorEastAsia"/>
        </w:rPr>
        <w:t>. F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when they are negative</w:t>
      </w:r>
      <w:r w:rsidR="002919CA">
        <w:rPr>
          <w:rFonts w:eastAsiaTheme="minorEastAsia"/>
        </w:rPr>
        <w:t>. The</w:t>
      </w:r>
      <w:r w:rsidR="00966E70">
        <w:rPr>
          <w:rFonts w:eastAsiaTheme="minorEastAsia"/>
        </w:rPr>
        <w:t xml:space="preserve"> second decision variable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xml:space="preserve">) will </w:t>
      </w:r>
      <w:r w:rsidR="002919CA">
        <w:rPr>
          <w:rFonts w:eastAsiaTheme="minorEastAsia"/>
        </w:rPr>
        <w:t xml:space="preserve">be </w:t>
      </w:r>
      <w:r w:rsidR="00966E70">
        <w:rPr>
          <w:rFonts w:eastAsiaTheme="minorEastAsia"/>
        </w:rPr>
        <w:t>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bring.</w:t>
      </w:r>
    </w:p>
    <w:p w14:paraId="7474751F" w14:textId="6217FA74" w:rsidR="0033002E" w:rsidRPr="00953C95" w:rsidRDefault="0033002E" w:rsidP="00F66F06">
      <w:pPr>
        <w:rPr>
          <w:rFonts w:eastAsiaTheme="minorEastAsia"/>
        </w:rPr>
      </w:pPr>
    </w:p>
    <w:p w14:paraId="4F7062B1" w14:textId="0D53AD64"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w:t>
      </w:r>
      <w:r w:rsidR="002919CA">
        <w:rPr>
          <w:rFonts w:eastAsiaTheme="minorEastAsia"/>
        </w:rPr>
        <w:t>. Since</w:t>
      </w:r>
      <w:r>
        <w:rPr>
          <w:rFonts w:eastAsiaTheme="minorEastAsia"/>
        </w:rPr>
        <w:t xml:space="preserv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19E15585"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3D2BDF">
        <w:rPr>
          <w:rFonts w:eastAsiaTheme="minorEastAsia"/>
        </w:rPr>
        <w:t>,</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212DA57A"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natural way</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5D331B81" w:rsidR="00AE2525" w:rsidRDefault="000435A2" w:rsidP="00187230">
      <w:pPr>
        <w:pStyle w:val="Heading2"/>
      </w:pPr>
      <w:bookmarkStart w:id="38" w:name="_Toc88135277"/>
      <w:r>
        <w:t>4</w:t>
      </w:r>
      <w:r w:rsidR="005F509F" w:rsidRPr="00BD1AAB">
        <w:t>.</w:t>
      </w:r>
      <w:r w:rsidR="00E77FA8" w:rsidRPr="00BD1AAB">
        <w:t>4</w:t>
      </w:r>
      <w:r w:rsidR="005F509F" w:rsidRPr="00BD1AAB">
        <w:t xml:space="preserve"> Machine Learning</w:t>
      </w:r>
      <w:bookmarkEnd w:id="38"/>
    </w:p>
    <w:p w14:paraId="1EE44803" w14:textId="77777777" w:rsidR="00187230" w:rsidRPr="00187230" w:rsidRDefault="00187230" w:rsidP="00187230"/>
    <w:p w14:paraId="24486F36" w14:textId="546001FC" w:rsidR="007137CF"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9426A5">
        <w:rPr>
          <w:rFonts w:eastAsiaTheme="minorEastAsia"/>
        </w:rPr>
        <w:t>optimise</w:t>
      </w:r>
      <w:r>
        <w:rPr>
          <w:rFonts w:eastAsiaTheme="minorEastAsia"/>
        </w:rPr>
        <w:t xml:space="preserve"> penalty coefficients. They have reviewed the analytical approach (described in section </w:t>
      </w:r>
      <w:r w:rsidRPr="00187230">
        <w:rPr>
          <w:rFonts w:eastAsiaTheme="minorEastAsia"/>
          <w:highlight w:val="red"/>
        </w:rPr>
        <w:t>3.1</w:t>
      </w:r>
      <w:r>
        <w:rPr>
          <w:rFonts w:eastAsiaTheme="minorEastAsia"/>
        </w:rPr>
        <w:t>), where different penalty coefficients</w:t>
      </w:r>
      <w:r w:rsidR="00311CF9">
        <w:rPr>
          <w:rFonts w:eastAsiaTheme="minorEastAsia"/>
        </w:rPr>
        <w:t xml:space="preserve"> </w:t>
      </w:r>
      <w:r>
        <w:rPr>
          <w:rFonts w:eastAsiaTheme="minorEastAsia"/>
        </w:rPr>
        <w:t xml:space="preserve">are used with </w:t>
      </w:r>
      <w:r w:rsidR="0041430A">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71A2DEF7" w14:textId="4E6F4F1B" w:rsidR="00187230" w:rsidRPr="00C944C8" w:rsidRDefault="00311CF9" w:rsidP="00F66F06">
      <w:pPr>
        <w:rPr>
          <w:rFonts w:eastAsiaTheme="minorEastAsia"/>
        </w:rPr>
      </w:pPr>
      <w:r>
        <w:rPr>
          <w:rFonts w:eastAsiaTheme="minorEastAsia"/>
        </w:rPr>
        <w:t>Alternatively</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data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 </w:t>
      </w:r>
      <w:r w:rsidR="007137CF" w:rsidRPr="007137CF">
        <w:rPr>
          <w:rFonts w:eastAsiaTheme="minorEastAsia"/>
        </w:rPr>
        <w:t>that</w:t>
      </w:r>
      <w:r w:rsidR="007137CF">
        <w:rPr>
          <w:rFonts w:eastAsiaTheme="minorEastAsia"/>
        </w:rPr>
        <w:t xml:space="preserve"> will predict energy and feasibility using the problem features and </w:t>
      </w:r>
      <w:r w:rsidR="00C944C8">
        <w:rPr>
          <w:rFonts w:eastAsiaTheme="minorEastAsia"/>
        </w:rPr>
        <w:t xml:space="preserve">a </w:t>
      </w:r>
      <w:r w:rsidR="007137CF">
        <w:rPr>
          <w:rFonts w:eastAsiaTheme="minorEastAsia"/>
        </w:rPr>
        <w:t xml:space="preserve">penalty coefficient. Then, instead of </w:t>
      </w:r>
      <w:r w:rsidR="0041430A">
        <w:rPr>
          <w:rFonts w:eastAsiaTheme="minorEastAsia"/>
        </w:rPr>
        <w:t>us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e will </w:t>
      </w:r>
      <w:r w:rsidR="0041430A">
        <w:rPr>
          <w:rFonts w:eastAsiaTheme="minorEastAsia"/>
        </w:rPr>
        <w:t>use</w:t>
      </w:r>
      <w:r w:rsidR="007137CF">
        <w:rPr>
          <w:rFonts w:eastAsiaTheme="minorEastAsia"/>
        </w:rPr>
        <w:t xml:space="preserve"> a faster SS</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52133112" w:rsidR="00311CF9" w:rsidRDefault="00C944C8" w:rsidP="00F66F06">
      <w:pPr>
        <w:rPr>
          <w:rFonts w:eastAsiaTheme="minorEastAsia"/>
        </w:rPr>
      </w:pPr>
      <w:r>
        <w:rPr>
          <w:rFonts w:eastAsiaTheme="minorEastAsia"/>
        </w:rPr>
        <w:t>As conventional QUBO solvers usually return a batch of solutions with their energies, we can count how many of them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used. We can also calculate th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3FEA1D68" w14:textId="6388EEF5" w:rsidR="00311CF9" w:rsidRPr="00D01834" w:rsidRDefault="00D01834" w:rsidP="00F66F06">
      <w:pPr>
        <w:rPr>
          <w:rFonts w:eastAsiaTheme="minorEastAsia"/>
        </w:rPr>
      </w:pPr>
      <w:r>
        <w:rPr>
          <w:rFonts w:eastAsiaTheme="minorEastAsia"/>
        </w:rPr>
        <w:lastRenderedPageBreak/>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 This prediction and</w:t>
      </w:r>
      <w:r w:rsidR="00D0166F">
        <w:rPr>
          <w:rFonts w:eastAsiaTheme="minorEastAsia"/>
        </w:rPr>
        <w:t xml:space="preserve"> ground truth</w:t>
      </w:r>
      <w:r w:rsidR="0072288F">
        <w:rPr>
          <w:rFonts w:eastAsiaTheme="minorEastAsia"/>
        </w:rPr>
        <w:t xml:space="preserve"> will be used to calculate </w:t>
      </w:r>
      <w:r w:rsidR="0041430A">
        <w:rPr>
          <w:rFonts w:eastAsiaTheme="minorEastAsia"/>
        </w:rPr>
        <w:t xml:space="preserve">the </w:t>
      </w:r>
      <w:r w:rsidR="0072288F">
        <w:rPr>
          <w:rFonts w:eastAsiaTheme="minorEastAsia"/>
        </w:rPr>
        <w:t>loss</w:t>
      </w:r>
      <w:r w:rsidR="00D0166F">
        <w:rPr>
          <w:rFonts w:eastAsiaTheme="minorEastAsia"/>
        </w:rPr>
        <w:t xml:space="preserve">. </w:t>
      </w:r>
      <w:r w:rsidR="0041430A">
        <w:rPr>
          <w:rFonts w:eastAsiaTheme="minorEastAsia"/>
        </w:rPr>
        <w:t>The l</w:t>
      </w:r>
      <w:r w:rsidR="00D0166F">
        <w:rPr>
          <w:rFonts w:eastAsiaTheme="minorEastAsia"/>
        </w:rPr>
        <w:t>oss is then used to update the model with backpropagation</w:t>
      </w:r>
      <w:r w:rsidR="0072288F">
        <w:rPr>
          <w:rFonts w:eastAsiaTheme="minorEastAsia"/>
        </w:rPr>
        <w:t xml:space="preserve">. This will be repeated for the entire dataset multiple times until the accuracy of predictions reaches </w:t>
      </w:r>
      <w:r w:rsidR="0041430A">
        <w:rPr>
          <w:rFonts w:eastAsiaTheme="minorEastAsia"/>
        </w:rPr>
        <w:t xml:space="preserve">a </w:t>
      </w:r>
      <w:r w:rsidR="0072288F">
        <w:rPr>
          <w:rFonts w:eastAsiaTheme="minorEastAsia"/>
        </w:rPr>
        <w:t xml:space="preserve">plateau. The described process can be seen </w:t>
      </w:r>
      <w:r w:rsidR="0041430A">
        <w:rPr>
          <w:rFonts w:eastAsiaTheme="minorEastAsia"/>
        </w:rPr>
        <w:t>in</w:t>
      </w:r>
      <w:r w:rsidR="0072288F">
        <w:rPr>
          <w:rFonts w:eastAsiaTheme="minorEastAsia"/>
        </w:rPr>
        <w:t xml:space="preserve"> Figure </w:t>
      </w:r>
      <w:r w:rsidR="005B30C9" w:rsidRPr="005B30C9">
        <w:rPr>
          <w:rFonts w:eastAsiaTheme="minorEastAsia"/>
          <w:highlight w:val="red"/>
        </w:rPr>
        <w:t>5</w:t>
      </w:r>
      <w:r w:rsidR="0072288F">
        <w:rPr>
          <w:rFonts w:eastAsiaTheme="minorEastAsia"/>
        </w:rPr>
        <w:t>.</w:t>
      </w:r>
    </w:p>
    <w:p w14:paraId="4F0DB33C" w14:textId="77777777" w:rsidR="00497C73" w:rsidRPr="00D0166F" w:rsidRDefault="00497C73" w:rsidP="00F66F06">
      <w:pPr>
        <w:rPr>
          <w:highlight w:val="yellow"/>
        </w:rPr>
      </w:pPr>
    </w:p>
    <w:p w14:paraId="493611F8" w14:textId="77777777" w:rsidR="0034032E" w:rsidRDefault="00DC4EF5" w:rsidP="0034032E">
      <w:pPr>
        <w:keepNext/>
        <w:jc w:val="cente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2"/>
                    <a:stretch>
                      <a:fillRect/>
                    </a:stretch>
                  </pic:blipFill>
                  <pic:spPr>
                    <a:xfrm>
                      <a:off x="0" y="0"/>
                      <a:ext cx="2894400" cy="3042631"/>
                    </a:xfrm>
                    <a:prstGeom prst="rect">
                      <a:avLst/>
                    </a:prstGeom>
                  </pic:spPr>
                </pic:pic>
              </a:graphicData>
            </a:graphic>
          </wp:inline>
        </w:drawing>
      </w:r>
    </w:p>
    <w:p w14:paraId="2118B60E" w14:textId="6644B019" w:rsidR="0072288F" w:rsidRPr="00C64ACE" w:rsidRDefault="0034032E" w:rsidP="0034032E">
      <w:pPr>
        <w:pStyle w:val="Caption"/>
        <w:jc w:val="center"/>
        <w:rPr>
          <w:color w:val="000000" w:themeColor="text1"/>
        </w:rPr>
      </w:pPr>
      <w:bookmarkStart w:id="39" w:name="_Toc88151171"/>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5</w:t>
      </w:r>
      <w:r w:rsidRPr="00C64ACE">
        <w:rPr>
          <w:color w:val="000000" w:themeColor="text1"/>
        </w:rPr>
        <w:fldChar w:fldCharType="end"/>
      </w:r>
      <w:r w:rsidRPr="00C64ACE">
        <w:rPr>
          <w:color w:val="000000" w:themeColor="text1"/>
        </w:rPr>
        <w:t>: Solver Surrogate training</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39"/>
    </w:p>
    <w:p w14:paraId="4D086243" w14:textId="77777777" w:rsidR="0034032E" w:rsidRPr="0034032E" w:rsidRDefault="0034032E" w:rsidP="0034032E"/>
    <w:p w14:paraId="5D357D2A" w14:textId="40A36D3A" w:rsidR="00DC4EF5" w:rsidRPr="005B30C9" w:rsidRDefault="00D0166F" w:rsidP="00F66F06">
      <w:pPr>
        <w:rPr>
          <w:rFonts w:eastAsiaTheme="minorEastAsia"/>
        </w:rPr>
      </w:pPr>
      <w:r>
        <w:rPr>
          <w:rFonts w:eastAsiaTheme="minorEastAsia"/>
        </w:rPr>
        <w:t>After training the surrogate, we can use it to find penalty coefficient estimates in the following way. We will use problem features and</w:t>
      </w:r>
      <w:r w:rsidR="0041430A">
        <w:rPr>
          <w:rFonts w:eastAsiaTheme="minorEastAsia"/>
        </w:rPr>
        <w:t xml:space="preserve"> an</w:t>
      </w:r>
      <w:r>
        <w:rPr>
          <w:rFonts w:eastAsiaTheme="minorEastAsia"/>
        </w:rPr>
        <w:t xml:space="preserve"> </w:t>
      </w:r>
      <w:r w:rsidR="005B30C9">
        <w:rPr>
          <w:rFonts w:eastAsiaTheme="minorEastAsia"/>
        </w:rPr>
        <w:t xml:space="preserve">arbitrarily chosen </w:t>
      </w:r>
      <w:r>
        <w:rPr>
          <w:rFonts w:eastAsiaTheme="minorEastAsia"/>
        </w:rPr>
        <w:t xml:space="preserve">initial </w:t>
      </w:r>
      <w:r w:rsidR="005B30C9">
        <w:rPr>
          <w:rFonts w:eastAsiaTheme="minorEastAsia"/>
          <w:i/>
          <w:iCs/>
        </w:rPr>
        <w:t>A</w:t>
      </w:r>
      <w:r w:rsidR="005B30C9">
        <w:rPr>
          <w:rFonts w:eastAsiaTheme="minorEastAsia"/>
        </w:rPr>
        <w:t xml:space="preserve"> </w:t>
      </w:r>
      <w:r>
        <w:rPr>
          <w:rFonts w:eastAsiaTheme="minorEastAsia"/>
        </w:rPr>
        <w:t xml:space="preserve">to </w:t>
      </w:r>
      <w:r w:rsidR="002919CA">
        <w:rPr>
          <w:rFonts w:eastAsiaTheme="minorEastAsia"/>
        </w:rPr>
        <w:t>predict</w:t>
      </w:r>
      <w:r>
        <w:rPr>
          <w:rFonts w:eastAsiaTheme="minorEastAsia"/>
        </w:rPr>
        <w:t xml:space="preserve">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xml:space="preserve">. </w:t>
      </w:r>
      <w:r w:rsidR="005B30C9">
        <w:rPr>
          <w:rFonts w:eastAsiaTheme="minorEastAsia"/>
        </w:rPr>
        <w:t>I</w:t>
      </w:r>
      <w:r w:rsidR="005B30C9">
        <w:rPr>
          <w:rFonts w:eastAsiaTheme="minorEastAsia"/>
        </w:rPr>
        <w:t xml:space="preserve">t is also meaningful to estimate </w:t>
      </w:r>
      <w:r w:rsidR="005B30C9">
        <w:rPr>
          <w:rFonts w:eastAsiaTheme="minorEastAsia"/>
        </w:rPr>
        <w:t xml:space="preserve">the initial </w:t>
      </w:r>
      <w:r w:rsidR="005B30C9">
        <w:rPr>
          <w:rFonts w:eastAsiaTheme="minorEastAsia"/>
          <w:i/>
          <w:iCs/>
        </w:rPr>
        <w:t>A</w:t>
      </w:r>
      <w:r w:rsidR="005B30C9">
        <w:rPr>
          <w:rFonts w:eastAsiaTheme="minorEastAsia"/>
        </w:rPr>
        <w:t xml:space="preserve"> using</w:t>
      </w:r>
      <w:r w:rsidR="005B30C9">
        <w:rPr>
          <w:rFonts w:eastAsiaTheme="minorEastAsia"/>
        </w:rPr>
        <w:t xml:space="preserve"> </w:t>
      </w:r>
      <w:r w:rsidR="005B30C9">
        <w:rPr>
          <w:rFonts w:eastAsiaTheme="minorEastAsia"/>
        </w:rPr>
        <w:fldChar w:fldCharType="begin" w:fldLock="1"/>
      </w:r>
      <w:r w:rsidR="00530C6A">
        <w:rPr>
          <w:rFonts w:eastAsiaTheme="minorEastAsia"/>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 method","plainTextFormattedCitation":"(Verma and Lewis, 2020)","previouslyFormattedCitation":"(Verma and Lewis, 2020)"},"properties":{"noteIndex":0},"schema":"https://github.com/citation-style-language/schema/raw/master/csl-citation.json"}</w:instrText>
      </w:r>
      <w:r w:rsidR="005B30C9">
        <w:rPr>
          <w:rFonts w:eastAsiaTheme="minorEastAsia"/>
        </w:rPr>
        <w:fldChar w:fldCharType="separate"/>
      </w:r>
      <w:r w:rsidR="005B30C9" w:rsidRPr="005B30C9">
        <w:rPr>
          <w:rFonts w:eastAsiaTheme="minorEastAsia"/>
          <w:noProof/>
        </w:rPr>
        <w:t>Verma and Lewis</w:t>
      </w:r>
      <w:r w:rsidR="005B30C9">
        <w:rPr>
          <w:rFonts w:eastAsiaTheme="minorEastAsia"/>
          <w:noProof/>
        </w:rPr>
        <w:t xml:space="preserve"> (</w:t>
      </w:r>
      <w:r w:rsidR="005B30C9" w:rsidRPr="005B30C9">
        <w:rPr>
          <w:rFonts w:eastAsiaTheme="minorEastAsia"/>
          <w:noProof/>
        </w:rPr>
        <w:t>2020)</w:t>
      </w:r>
      <w:r w:rsidR="002919CA">
        <w:rPr>
          <w:rFonts w:eastAsiaTheme="minorEastAsia"/>
          <w:noProof/>
        </w:rPr>
        <w:t xml:space="preserve"> method</w:t>
      </w:r>
      <w:r w:rsidR="005B30C9">
        <w:rPr>
          <w:rFonts w:eastAsiaTheme="minorEastAsia"/>
        </w:rPr>
        <w:fldChar w:fldCharType="end"/>
      </w:r>
      <w:r w:rsidR="005B30C9">
        <w:rPr>
          <w:rFonts w:eastAsiaTheme="minorEastAsia"/>
        </w:rPr>
        <w:t>.</w:t>
      </w:r>
      <w:r w:rsidR="005B30C9">
        <w:rPr>
          <w:rFonts w:eastAsiaTheme="minorEastAsia"/>
        </w:rPr>
        <w:t xml:space="preserve"> </w:t>
      </w:r>
      <w:r>
        <w:rPr>
          <w:rFonts w:eastAsiaTheme="minorEastAsia"/>
        </w:rPr>
        <w:t>Using th</w:t>
      </w:r>
      <w:r w:rsidR="005B30C9">
        <w:rPr>
          <w:rFonts w:eastAsiaTheme="minorEastAsia"/>
        </w:rPr>
        <w:t>e predicted values</w:t>
      </w:r>
      <w:r>
        <w:rPr>
          <w:rFonts w:eastAsiaTheme="minorEastAsia"/>
        </w:rPr>
        <w:t xml:space="preserve">, we can adjust the penalty coefficient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1430A">
        <w:rPr>
          <w:rFonts w:eastAsiaTheme="minorEastAsia"/>
        </w:rPr>
        <w:t>three</w:t>
      </w:r>
      <w:r w:rsidR="00CD1696">
        <w:rPr>
          <w:rFonts w:eastAsiaTheme="minorEastAsia"/>
        </w:rPr>
        <w:t xml:space="preserve"> strategies (called </w:t>
      </w:r>
      <w:r w:rsidR="00CD1696">
        <w:rPr>
          <w:rFonts w:eastAsiaTheme="minorEastAsia"/>
          <w:i/>
          <w:iCs/>
        </w:rPr>
        <w:t>Parameter Selection Strategies</w:t>
      </w:r>
      <w:r w:rsidR="00CD1696">
        <w:rPr>
          <w:rFonts w:eastAsiaTheme="minorEastAsia"/>
        </w:rPr>
        <w:t xml:space="preserve">) for </w:t>
      </w:r>
      <w:r w:rsidR="0028060D">
        <w:rPr>
          <w:rFonts w:eastAsiaTheme="minorEastAsia"/>
        </w:rPr>
        <w:t>changing</w:t>
      </w:r>
      <w:r w:rsidR="00CD1696">
        <w:rPr>
          <w:rFonts w:eastAsiaTheme="minorEastAsia"/>
        </w:rPr>
        <w:t xml:space="preserve"> coefficient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approach is demonstrated </w:t>
      </w:r>
      <w:r w:rsidR="0041430A">
        <w:rPr>
          <w:rFonts w:eastAsiaTheme="minorEastAsia"/>
        </w:rPr>
        <w:t>in</w:t>
      </w:r>
      <w:r w:rsidR="005B30C9">
        <w:rPr>
          <w:rFonts w:eastAsiaTheme="minorEastAsia"/>
        </w:rPr>
        <w:t xml:space="preserve"> Figure </w:t>
      </w:r>
      <w:r w:rsidR="005B30C9" w:rsidRPr="005B30C9">
        <w:rPr>
          <w:rFonts w:eastAsiaTheme="minorEastAsia"/>
          <w:highlight w:val="red"/>
        </w:rPr>
        <w:t>6</w:t>
      </w:r>
      <w:r w:rsidR="005B30C9">
        <w:rPr>
          <w:rFonts w:eastAsiaTheme="minorEastAsia"/>
        </w:rPr>
        <w:t>.</w:t>
      </w:r>
    </w:p>
    <w:p w14:paraId="1BFF4B7D" w14:textId="2BFFC09F" w:rsidR="00BE0759" w:rsidRPr="005B30C9" w:rsidRDefault="00BE0759" w:rsidP="00F66F06">
      <w:pPr>
        <w:rPr>
          <w:highlight w:val="yellow"/>
        </w:rPr>
      </w:pPr>
    </w:p>
    <w:p w14:paraId="1E83C3C6" w14:textId="77777777" w:rsidR="0034032E" w:rsidRDefault="00BE0759" w:rsidP="0034032E">
      <w:pPr>
        <w:keepNext/>
        <w:jc w:val="center"/>
      </w:pPr>
      <w:r w:rsidRPr="00BE0759">
        <w:rPr>
          <w:lang w:val="ru-RU"/>
        </w:rPr>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3"/>
                    <a:stretch>
                      <a:fillRect/>
                    </a:stretch>
                  </pic:blipFill>
                  <pic:spPr>
                    <a:xfrm>
                      <a:off x="0" y="0"/>
                      <a:ext cx="3823633" cy="2581769"/>
                    </a:xfrm>
                    <a:prstGeom prst="rect">
                      <a:avLst/>
                    </a:prstGeom>
                  </pic:spPr>
                </pic:pic>
              </a:graphicData>
            </a:graphic>
          </wp:inline>
        </w:drawing>
      </w:r>
    </w:p>
    <w:p w14:paraId="42721387" w14:textId="45E01A90" w:rsidR="005B30C9" w:rsidRPr="00C64ACE" w:rsidRDefault="0034032E" w:rsidP="0034032E">
      <w:pPr>
        <w:pStyle w:val="Caption"/>
        <w:jc w:val="center"/>
        <w:rPr>
          <w:color w:val="000000" w:themeColor="text1"/>
        </w:rPr>
      </w:pPr>
      <w:bookmarkStart w:id="40" w:name="_Toc88151172"/>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6</w:t>
      </w:r>
      <w:r w:rsidRPr="00C64ACE">
        <w:rPr>
          <w:color w:val="000000" w:themeColor="text1"/>
        </w:rPr>
        <w:fldChar w:fldCharType="end"/>
      </w:r>
      <w:r w:rsidRPr="00C64ACE">
        <w:rPr>
          <w:color w:val="000000" w:themeColor="text1"/>
        </w:rPr>
        <w:t xml:space="preserve">: Estimating penalty coefficient </w:t>
      </w:r>
      <w:r w:rsidR="00BB5A45">
        <w:rPr>
          <w:color w:val="000000" w:themeColor="text1"/>
        </w:rPr>
        <w:t>with</w:t>
      </w:r>
      <w:r w:rsidRPr="00C64ACE">
        <w:rPr>
          <w:color w:val="000000" w:themeColor="text1"/>
        </w:rPr>
        <w:t xml:space="preserve"> Solver Surrogate</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0"/>
    </w:p>
    <w:p w14:paraId="0C7A8893" w14:textId="77777777" w:rsidR="009A49B6" w:rsidRDefault="009A49B6" w:rsidP="00F66F06">
      <w:pPr>
        <w:rPr>
          <w:rFonts w:eastAsiaTheme="minorEastAsia"/>
        </w:rPr>
      </w:pPr>
    </w:p>
    <w:p w14:paraId="2FA6F3F2" w14:textId="16F8A69D" w:rsidR="005B30C9" w:rsidRDefault="009A49B6" w:rsidP="00F66F06">
      <w:pPr>
        <w:rPr>
          <w:rFonts w:eastAsiaTheme="minorEastAsia"/>
        </w:rPr>
      </w:pPr>
      <w:r>
        <w:rPr>
          <w:rFonts w:eastAsiaTheme="minorEastAsia"/>
        </w:rPr>
        <w:t xml:space="preserve">This method benefits from good penalty coefficient estimates found quicker than if we </w:t>
      </w:r>
      <w:r w:rsidR="002919CA">
        <w:rPr>
          <w:rFonts w:eastAsiaTheme="minorEastAsia"/>
        </w:rPr>
        <w:t>made</w:t>
      </w:r>
      <w:r>
        <w:rPr>
          <w:rFonts w:eastAsiaTheme="minorEastAsia"/>
        </w:rPr>
        <w:t xml:space="preserve"> calls to QUBO solver.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p>
    <w:p w14:paraId="5D378B81" w14:textId="3D656717" w:rsidR="005F509F" w:rsidRPr="00860E6F" w:rsidRDefault="009A49B6" w:rsidP="00F613E7">
      <w:pPr>
        <w:rPr>
          <w:rFonts w:eastAsiaTheme="minorEastAsia"/>
        </w:rPr>
      </w:pPr>
      <w:r>
        <w:rPr>
          <w:rFonts w:eastAsiaTheme="minorEastAsia"/>
        </w:rPr>
        <w:lastRenderedPageBreak/>
        <w:t xml:space="preserve">However, if we do not have a dataset with the problems solved in past, solutions and penalty coefficients used, we will </w:t>
      </w:r>
      <w:r w:rsidR="002919CA">
        <w:rPr>
          <w:rFonts w:eastAsiaTheme="minorEastAsia"/>
        </w:rPr>
        <w:t>be un</w:t>
      </w:r>
      <w:r>
        <w:rPr>
          <w:rFonts w:eastAsiaTheme="minorEastAsia"/>
        </w:rPr>
        <w:t>able to train the model</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 xml:space="preserve">another strategy to estimate penalty coefficients while collecting the data. Any other approach described in section </w:t>
      </w:r>
      <w:r w:rsidR="00860E6F" w:rsidRPr="00860E6F">
        <w:rPr>
          <w:rFonts w:eastAsiaTheme="minorEastAsia"/>
          <w:highlight w:val="red"/>
        </w:rPr>
        <w:t>3</w:t>
      </w:r>
      <w:r w:rsidR="00860E6F">
        <w:rPr>
          <w:rFonts w:eastAsiaTheme="minorEastAsia"/>
        </w:rPr>
        <w:t xml:space="preserve"> could be used for this purpose.</w:t>
      </w:r>
    </w:p>
    <w:p w14:paraId="262F29D0" w14:textId="77777777" w:rsidR="005F509F" w:rsidRPr="00860E6F" w:rsidRDefault="005F509F">
      <w:r w:rsidRPr="00860E6F">
        <w:br w:type="page"/>
      </w:r>
    </w:p>
    <w:p w14:paraId="5B111D3F" w14:textId="4E78BD7D" w:rsidR="006749D1" w:rsidRPr="00E72BE5" w:rsidRDefault="000435A2" w:rsidP="005F509F">
      <w:pPr>
        <w:pStyle w:val="Heading1"/>
      </w:pPr>
      <w:bookmarkStart w:id="41" w:name="_Toc88135278"/>
      <w:r>
        <w:lastRenderedPageBreak/>
        <w:t>5</w:t>
      </w:r>
      <w:r w:rsidR="005F509F" w:rsidRPr="00E72BE5">
        <w:t xml:space="preserve"> </w:t>
      </w:r>
      <w:r w:rsidR="005F509F" w:rsidRPr="009D7985">
        <w:t>Summary</w:t>
      </w:r>
      <w:bookmarkEnd w:id="41"/>
    </w:p>
    <w:p w14:paraId="59D82ACE" w14:textId="77777777" w:rsidR="002876F1" w:rsidRPr="00E72BE5" w:rsidRDefault="002876F1" w:rsidP="002876F1"/>
    <w:p w14:paraId="21BDE99F" w14:textId="47BBC034" w:rsidR="00833079" w:rsidRDefault="009426A5" w:rsidP="006749D1">
      <w:r>
        <w:rPr>
          <w:highlight w:val="yellow"/>
        </w:rPr>
        <w:t>Summarise</w:t>
      </w:r>
      <w:r w:rsidR="006749D1" w:rsidRPr="00B64FBE">
        <w:rPr>
          <w:highlight w:val="yellow"/>
        </w:rPr>
        <w:t xml:space="preserve"> everything and form a research question (or repeat the one from </w:t>
      </w:r>
      <w:r w:rsidR="0041430A">
        <w:rPr>
          <w:highlight w:val="yellow"/>
        </w:rPr>
        <w:t xml:space="preserve">the </w:t>
      </w:r>
      <w:r w:rsidR="006749D1" w:rsidRPr="00B64FBE">
        <w:rPr>
          <w:highlight w:val="yellow"/>
        </w:rPr>
        <w:t>project proposal).</w:t>
      </w:r>
      <w:r w:rsidR="00833079">
        <w:br w:type="page"/>
      </w:r>
    </w:p>
    <w:p w14:paraId="3544E2FF" w14:textId="054A35A7" w:rsidR="000E29CE" w:rsidRDefault="00833079" w:rsidP="00F613E7">
      <w:pPr>
        <w:pStyle w:val="Heading1"/>
      </w:pPr>
      <w:bookmarkStart w:id="42" w:name="_Toc87816524"/>
      <w:bookmarkStart w:id="43" w:name="_Toc88135279"/>
      <w:r>
        <w:lastRenderedPageBreak/>
        <w:t>References</w:t>
      </w:r>
      <w:bookmarkEnd w:id="42"/>
      <w:bookmarkEnd w:id="43"/>
    </w:p>
    <w:p w14:paraId="69443B82" w14:textId="14CE85C0" w:rsidR="00C64ACE" w:rsidRPr="00C64ACE" w:rsidRDefault="00833079" w:rsidP="00C64ACE">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C64ACE" w:rsidRPr="00C64ACE">
        <w:rPr>
          <w:rFonts w:ascii="Calibri" w:hAnsi="Calibri" w:cs="Calibri"/>
          <w:noProof/>
          <w:sz w:val="24"/>
        </w:rPr>
        <w:t xml:space="preserve">Alkhamis, T. M., Hasan, M. and Ahmed, M. A. (1998) ‘Simulated annealing for the unconstrained quadratic pseudo-Boolean function’, </w:t>
      </w:r>
      <w:r w:rsidR="00C64ACE" w:rsidRPr="00C64ACE">
        <w:rPr>
          <w:rFonts w:ascii="Calibri" w:hAnsi="Calibri" w:cs="Calibri"/>
          <w:i/>
          <w:iCs/>
          <w:noProof/>
          <w:sz w:val="24"/>
        </w:rPr>
        <w:t>European Journal of Operational Research</w:t>
      </w:r>
      <w:r w:rsidR="00C64ACE" w:rsidRPr="00C64ACE">
        <w:rPr>
          <w:rFonts w:ascii="Calibri" w:hAnsi="Calibri" w:cs="Calibri"/>
          <w:noProof/>
          <w:sz w:val="24"/>
        </w:rPr>
        <w:t>, 108(3), pp. 641–652. doi: 10.1016/S0377-2217(97)00130-6.</w:t>
      </w:r>
    </w:p>
    <w:p w14:paraId="79ABD632"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Aramon, M. </w:t>
      </w:r>
      <w:r w:rsidRPr="00C64ACE">
        <w:rPr>
          <w:rFonts w:ascii="Calibri" w:hAnsi="Calibri" w:cs="Calibri"/>
          <w:i/>
          <w:iCs/>
          <w:noProof/>
          <w:sz w:val="24"/>
        </w:rPr>
        <w:t>et al.</w:t>
      </w:r>
      <w:r w:rsidRPr="00C64ACE">
        <w:rPr>
          <w:rFonts w:ascii="Calibri" w:hAnsi="Calibri" w:cs="Calibri"/>
          <w:noProof/>
          <w:sz w:val="24"/>
        </w:rPr>
        <w:t xml:space="preserve"> (2019) ‘Physics-Inspired Optimization for Quadratic Unconstrained Problems Using a Digital Annealer’, </w:t>
      </w:r>
      <w:r w:rsidRPr="00C64ACE">
        <w:rPr>
          <w:rFonts w:ascii="Calibri" w:hAnsi="Calibri" w:cs="Calibri"/>
          <w:i/>
          <w:iCs/>
          <w:noProof/>
          <w:sz w:val="24"/>
        </w:rPr>
        <w:t>Frontiers in Physics</w:t>
      </w:r>
      <w:r w:rsidRPr="00C64ACE">
        <w:rPr>
          <w:rFonts w:ascii="Calibri" w:hAnsi="Calibri" w:cs="Calibri"/>
          <w:noProof/>
          <w:sz w:val="24"/>
        </w:rPr>
        <w:t>, 0(APR), p. 48. doi: 10.3389/FPHY.2019.00048.</w:t>
      </w:r>
    </w:p>
    <w:p w14:paraId="5045328D"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Bertsimas, D. and Tsitsiklis, J. (1993) ‘Simulated Annealing’, </w:t>
      </w:r>
      <w:r w:rsidRPr="00C64ACE">
        <w:rPr>
          <w:rFonts w:ascii="Calibri" w:hAnsi="Calibri" w:cs="Calibri"/>
          <w:i/>
          <w:iCs/>
          <w:noProof/>
          <w:sz w:val="24"/>
        </w:rPr>
        <w:t>Statistical Science</w:t>
      </w:r>
      <w:r w:rsidRPr="00C64ACE">
        <w:rPr>
          <w:rFonts w:ascii="Calibri" w:hAnsi="Calibri" w:cs="Calibri"/>
          <w:noProof/>
          <w:sz w:val="24"/>
        </w:rPr>
        <w:t>, 8(1), pp. 10–15.</w:t>
      </w:r>
    </w:p>
    <w:p w14:paraId="09B124C4"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Booth, M. and Reinhardt, S. P. (2017) ‘Partitioning Optimization Problems for Hybrid Classical / Quantum Execution TECHNICAL REPORT’.</w:t>
      </w:r>
    </w:p>
    <w:p w14:paraId="6BDC2900"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Boyd, J. (2018) ‘Fujitsu’s CMOS Digital Annealer Produces Quantum Computer Speeds’, </w:t>
      </w:r>
      <w:r w:rsidRPr="00C64ACE">
        <w:rPr>
          <w:rFonts w:ascii="Calibri" w:hAnsi="Calibri" w:cs="Calibri"/>
          <w:i/>
          <w:iCs/>
          <w:noProof/>
          <w:sz w:val="24"/>
        </w:rPr>
        <w:t>IEEE Spectrum</w:t>
      </w:r>
      <w:r w:rsidRPr="00C64ACE">
        <w:rPr>
          <w:rFonts w:ascii="Calibri" w:hAnsi="Calibri" w:cs="Calibri"/>
          <w:noProof/>
          <w:sz w:val="24"/>
        </w:rPr>
        <w:t>, 28 May. Available at: https://spectrum.ieee.org/ieee-courses-on-digital-transformation (Accessed: 12 November 2021).</w:t>
      </w:r>
    </w:p>
    <w:p w14:paraId="781DCEDF"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2A96342E"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Collins, E. F. (1921) ‘ELECTRICALLY HEATED GLASS ANNEALING LEHR1’, </w:t>
      </w:r>
      <w:r w:rsidRPr="00C64ACE">
        <w:rPr>
          <w:rFonts w:ascii="Calibri" w:hAnsi="Calibri" w:cs="Calibri"/>
          <w:i/>
          <w:iCs/>
          <w:noProof/>
          <w:sz w:val="24"/>
        </w:rPr>
        <w:t>Journal of the American Ceramic Society</w:t>
      </w:r>
      <w:r w:rsidRPr="00C64ACE">
        <w:rPr>
          <w:rFonts w:ascii="Calibri" w:hAnsi="Calibri" w:cs="Calibri"/>
          <w:noProof/>
          <w:sz w:val="24"/>
        </w:rPr>
        <w:t>, 4(5), pp. 335–349. doi: 10.1111/J.1151-2916.1921.TB18664.X.</w:t>
      </w:r>
    </w:p>
    <w:p w14:paraId="5F5C833A"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Crosson, E. and Harrow, A. W. (2016) ‘Simulated Quantum Annealing Can Be Exponentially Faster than Classical Simulated Annealing’.</w:t>
      </w:r>
    </w:p>
    <w:p w14:paraId="7B2342F3"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Cruz-Santos, W., Venegas-Andraca, S. E. and Lanzagorta, M. (2019) ‘A QUBO Formulation of Minimum Multicut Problem Instances in Trees for D-Wave Quantum Annealers’, </w:t>
      </w:r>
      <w:r w:rsidRPr="00C64ACE">
        <w:rPr>
          <w:rFonts w:ascii="Calibri" w:hAnsi="Calibri" w:cs="Calibri"/>
          <w:i/>
          <w:iCs/>
          <w:noProof/>
          <w:sz w:val="24"/>
        </w:rPr>
        <w:t>Scientific Reports 2019 9:1</w:t>
      </w:r>
      <w:r w:rsidRPr="00C64ACE">
        <w:rPr>
          <w:rFonts w:ascii="Calibri" w:hAnsi="Calibri" w:cs="Calibri"/>
          <w:noProof/>
          <w:sz w:val="24"/>
        </w:rPr>
        <w:t>, 9(1), pp. 1–12. doi: 10.1038/s41598-019-53585-5.</w:t>
      </w:r>
    </w:p>
    <w:p w14:paraId="12CC6049"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D-Wave Systems (2021) </w:t>
      </w:r>
      <w:r w:rsidRPr="00C64ACE">
        <w:rPr>
          <w:rFonts w:ascii="Calibri" w:hAnsi="Calibri" w:cs="Calibri"/>
          <w:i/>
          <w:iCs/>
          <w:noProof/>
          <w:sz w:val="24"/>
        </w:rPr>
        <w:t>Volkswagen: Navigating Tough Automotive Tasks with Quantum Computing</w:t>
      </w:r>
      <w:r w:rsidRPr="00C64ACE">
        <w:rPr>
          <w:rFonts w:ascii="Calibri" w:hAnsi="Calibri" w:cs="Calibri"/>
          <w:noProof/>
          <w:sz w:val="24"/>
        </w:rPr>
        <w:t>. Available at: www.dwavesys.com/d-wave-launch (Accessed: 5 October 2021).</w:t>
      </w:r>
    </w:p>
    <w:p w14:paraId="45969BAC"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Dattani, N., Szalay, S. and Chancellor, N. (2019) ‘Pegasus: The second connectivity graph for large-scale quantum annealing hardware’.</w:t>
      </w:r>
    </w:p>
    <w:p w14:paraId="3DDEF671"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dwave-greedy’ (2019). Available at: https://github.com/dwavesystems/dwave-greedy (Accessed: 17 November 2021).</w:t>
      </w:r>
    </w:p>
    <w:p w14:paraId="2DA1288A"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dwave-neal’ (2015). Available at: https://github.com/dwavesystems/dwave-neal (Accessed: 17 November 2021).</w:t>
      </w:r>
    </w:p>
    <w:p w14:paraId="1A9D07A8"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dwave-tabu’ (2018). Available at: https://github.com/dwavesystems/dwave-tabu (Accessed: 17 November 2021).</w:t>
      </w:r>
    </w:p>
    <w:p w14:paraId="153B837D"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Farhi, E. </w:t>
      </w:r>
      <w:r w:rsidRPr="00C64ACE">
        <w:rPr>
          <w:rFonts w:ascii="Calibri" w:hAnsi="Calibri" w:cs="Calibri"/>
          <w:i/>
          <w:iCs/>
          <w:noProof/>
          <w:sz w:val="24"/>
        </w:rPr>
        <w:t>et al.</w:t>
      </w:r>
      <w:r w:rsidRPr="00C64ACE">
        <w:rPr>
          <w:rFonts w:ascii="Calibri" w:hAnsi="Calibri" w:cs="Calibri"/>
          <w:noProof/>
          <w:sz w:val="24"/>
        </w:rPr>
        <w:t xml:space="preserve"> (2001) ‘A Quantum Adiabatic Evolution Algorithm Applied to Random Instances of an NP-Complete Problem’.</w:t>
      </w:r>
    </w:p>
    <w:p w14:paraId="27300284"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Fujitsu (no date) </w:t>
      </w:r>
      <w:r w:rsidRPr="00C64ACE">
        <w:rPr>
          <w:rFonts w:ascii="Calibri" w:hAnsi="Calibri" w:cs="Calibri"/>
          <w:i/>
          <w:iCs/>
          <w:noProof/>
          <w:sz w:val="24"/>
        </w:rPr>
        <w:t>Reducing traveling distance for parts picking operations by up to 45%</w:t>
      </w:r>
      <w:r w:rsidRPr="00C64ACE">
        <w:rPr>
          <w:rFonts w:ascii="Calibri" w:hAnsi="Calibri" w:cs="Calibri"/>
          <w:noProof/>
          <w:sz w:val="24"/>
        </w:rPr>
        <w:t>. Available at: https://www.fujitsu.com/global/services/business-services/digital-annealer/case-studies/201804-fjit.html (Accessed: 5 October 2021).</w:t>
      </w:r>
    </w:p>
    <w:p w14:paraId="77DD4CF4"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lastRenderedPageBreak/>
        <w:t xml:space="preserve">Glover, F., Kochenberger, G. and Du, Y. (2019) ‘Quantum Bridge Analytics I: a tutorial on formulating and using QUBO models’, </w:t>
      </w:r>
      <w:r w:rsidRPr="00C64ACE">
        <w:rPr>
          <w:rFonts w:ascii="Calibri" w:hAnsi="Calibri" w:cs="Calibri"/>
          <w:i/>
          <w:iCs/>
          <w:noProof/>
          <w:sz w:val="24"/>
        </w:rPr>
        <w:t>4OR</w:t>
      </w:r>
      <w:r w:rsidRPr="00C64ACE">
        <w:rPr>
          <w:rFonts w:ascii="Calibri" w:hAnsi="Calibri" w:cs="Calibri"/>
          <w:noProof/>
          <w:sz w:val="24"/>
        </w:rPr>
        <w:t>, 17(4), pp. 335–371. doi: 10.1007/S10288-019-00424-Y.</w:t>
      </w:r>
    </w:p>
    <w:p w14:paraId="7FDE2605"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Hamerly, R. </w:t>
      </w:r>
      <w:r w:rsidRPr="00C64ACE">
        <w:rPr>
          <w:rFonts w:ascii="Calibri" w:hAnsi="Calibri" w:cs="Calibri"/>
          <w:i/>
          <w:iCs/>
          <w:noProof/>
          <w:sz w:val="24"/>
        </w:rPr>
        <w:t>et al.</w:t>
      </w:r>
      <w:r w:rsidRPr="00C64ACE">
        <w:rPr>
          <w:rFonts w:ascii="Calibri" w:hAnsi="Calibri" w:cs="Calibri"/>
          <w:noProof/>
          <w:sz w:val="24"/>
        </w:rPr>
        <w:t xml:space="preserve"> (2018) ‘Scaling advantages of all-to-all connectivity in physical annealers: the Coherent Ising Machine vs. D-Wave 2000Q’.</w:t>
      </w:r>
    </w:p>
    <w:p w14:paraId="086597EA"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Higham, C. F. and Bedford, A. (2021) ‘Quantum Deep Learning: Sampling Neural Nets with a Quantum Annealer’. Available at: https://arxiv.org/abs/2107.08710v1 (Accessed: 11 November 2021).</w:t>
      </w:r>
    </w:p>
    <w:p w14:paraId="3C81967E"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Huang, T. </w:t>
      </w:r>
      <w:r w:rsidRPr="00C64ACE">
        <w:rPr>
          <w:rFonts w:ascii="Calibri" w:hAnsi="Calibri" w:cs="Calibri"/>
          <w:i/>
          <w:iCs/>
          <w:noProof/>
          <w:sz w:val="24"/>
        </w:rPr>
        <w:t>et al.</w:t>
      </w:r>
      <w:r w:rsidRPr="00C64ACE">
        <w:rPr>
          <w:rFonts w:ascii="Calibri" w:hAnsi="Calibri" w:cs="Calibri"/>
          <w:noProof/>
          <w:sz w:val="24"/>
        </w:rPr>
        <w:t xml:space="preserve"> (2021) ‘QROSS: QUBO Relaxation Parameter optimisation via Learning Solver Surrogates’, </w:t>
      </w:r>
      <w:r w:rsidRPr="00C64ACE">
        <w:rPr>
          <w:rFonts w:ascii="Calibri" w:hAnsi="Calibri" w:cs="Calibri"/>
          <w:i/>
          <w:iCs/>
          <w:noProof/>
          <w:sz w:val="24"/>
        </w:rPr>
        <w:t>2021 IEEE 41st International Conference on Distributed Computing Systems Workshops (ICDCSW)</w:t>
      </w:r>
      <w:r w:rsidRPr="00C64ACE">
        <w:rPr>
          <w:rFonts w:ascii="Calibri" w:hAnsi="Calibri" w:cs="Calibri"/>
          <w:noProof/>
          <w:sz w:val="24"/>
        </w:rPr>
        <w:t>, pp. 35–40. doi: 10.1109/ICDCSW53096.2021.00013.</w:t>
      </w:r>
    </w:p>
    <w:p w14:paraId="5277393D"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Johnson, D. S. </w:t>
      </w:r>
      <w:r w:rsidRPr="00C64ACE">
        <w:rPr>
          <w:rFonts w:ascii="Calibri" w:hAnsi="Calibri" w:cs="Calibri"/>
          <w:i/>
          <w:iCs/>
          <w:noProof/>
          <w:sz w:val="24"/>
        </w:rPr>
        <w:t>et al.</w:t>
      </w:r>
      <w:r w:rsidRPr="00C64ACE">
        <w:rPr>
          <w:rFonts w:ascii="Calibri" w:hAnsi="Calibri" w:cs="Calibri"/>
          <w:noProof/>
          <w:sz w:val="24"/>
        </w:rPr>
        <w:t xml:space="preserve"> (1989) ‘Operations Research Society of America This content downloaded from 128’, 37(6).</w:t>
      </w:r>
    </w:p>
    <w:p w14:paraId="42DBAE5B"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Johnson, M. W. </w:t>
      </w:r>
      <w:r w:rsidRPr="00C64ACE">
        <w:rPr>
          <w:rFonts w:ascii="Calibri" w:hAnsi="Calibri" w:cs="Calibri"/>
          <w:i/>
          <w:iCs/>
          <w:noProof/>
          <w:sz w:val="24"/>
        </w:rPr>
        <w:t>et al.</w:t>
      </w:r>
      <w:r w:rsidRPr="00C64ACE">
        <w:rPr>
          <w:rFonts w:ascii="Calibri" w:hAnsi="Calibri" w:cs="Calibri"/>
          <w:noProof/>
          <w:sz w:val="24"/>
        </w:rPr>
        <w:t xml:space="preserve"> (2011) ‘Quantum annealing with manufactured spins’, </w:t>
      </w:r>
      <w:r w:rsidRPr="00C64ACE">
        <w:rPr>
          <w:rFonts w:ascii="Calibri" w:hAnsi="Calibri" w:cs="Calibri"/>
          <w:i/>
          <w:iCs/>
          <w:noProof/>
          <w:sz w:val="24"/>
        </w:rPr>
        <w:t>Nature 2011 473:7346</w:t>
      </w:r>
      <w:r w:rsidRPr="00C64ACE">
        <w:rPr>
          <w:rFonts w:ascii="Calibri" w:hAnsi="Calibri" w:cs="Calibri"/>
          <w:noProof/>
          <w:sz w:val="24"/>
        </w:rPr>
        <w:t>, 473(7346), pp. 194–198. doi: 10.1038/nature10012.</w:t>
      </w:r>
    </w:p>
    <w:p w14:paraId="00BCA0B2"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Katzgraber, H. G. and Novotny, M. A. (2018) ‘How Small-World Interactions Can Lead to Improved Quantum Annealer Designs’, </w:t>
      </w:r>
      <w:r w:rsidRPr="00C64ACE">
        <w:rPr>
          <w:rFonts w:ascii="Calibri" w:hAnsi="Calibri" w:cs="Calibri"/>
          <w:i/>
          <w:iCs/>
          <w:noProof/>
          <w:sz w:val="24"/>
        </w:rPr>
        <w:t>Physical Review Applied</w:t>
      </w:r>
      <w:r w:rsidRPr="00C64ACE">
        <w:rPr>
          <w:rFonts w:ascii="Calibri" w:hAnsi="Calibri" w:cs="Calibri"/>
          <w:noProof/>
          <w:sz w:val="24"/>
        </w:rPr>
        <w:t>, 10(5), p. 054004. doi: 10.1103/PHYSREVAPPLIED.10.054004/FIGURES/13/MEDIUM.</w:t>
      </w:r>
    </w:p>
    <w:p w14:paraId="5F6D72A7"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Kirkpatrick, S., Gelatt, ; C D and Vecchi, ; M P (1983) ‘Optimization by Simulated Annealing’, </w:t>
      </w:r>
      <w:r w:rsidRPr="00C64ACE">
        <w:rPr>
          <w:rFonts w:ascii="Calibri" w:hAnsi="Calibri" w:cs="Calibri"/>
          <w:i/>
          <w:iCs/>
          <w:noProof/>
          <w:sz w:val="24"/>
        </w:rPr>
        <w:t>New Series</w:t>
      </w:r>
      <w:r w:rsidRPr="00C64ACE">
        <w:rPr>
          <w:rFonts w:ascii="Calibri" w:hAnsi="Calibri" w:cs="Calibri"/>
          <w:noProof/>
          <w:sz w:val="24"/>
        </w:rPr>
        <w:t>, 220(4598), pp. 671–680.</w:t>
      </w:r>
    </w:p>
    <w:p w14:paraId="04D44E09"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Kochenberger, G. </w:t>
      </w:r>
      <w:r w:rsidRPr="00C64ACE">
        <w:rPr>
          <w:rFonts w:ascii="Calibri" w:hAnsi="Calibri" w:cs="Calibri"/>
          <w:i/>
          <w:iCs/>
          <w:noProof/>
          <w:sz w:val="24"/>
        </w:rPr>
        <w:t>et al.</w:t>
      </w:r>
      <w:r w:rsidRPr="00C64ACE">
        <w:rPr>
          <w:rFonts w:ascii="Calibri" w:hAnsi="Calibri" w:cs="Calibri"/>
          <w:noProof/>
          <w:sz w:val="24"/>
        </w:rPr>
        <w:t xml:space="preserve"> (2014) ‘The unconstrained binary quadratic programming problem: A survey’, </w:t>
      </w:r>
      <w:r w:rsidRPr="00C64ACE">
        <w:rPr>
          <w:rFonts w:ascii="Calibri" w:hAnsi="Calibri" w:cs="Calibri"/>
          <w:i/>
          <w:iCs/>
          <w:noProof/>
          <w:sz w:val="24"/>
        </w:rPr>
        <w:t>Journal of Combinatorial Optimization</w:t>
      </w:r>
      <w:r w:rsidRPr="00C64ACE">
        <w:rPr>
          <w:rFonts w:ascii="Calibri" w:hAnsi="Calibri" w:cs="Calibri"/>
          <w:noProof/>
          <w:sz w:val="24"/>
        </w:rPr>
        <w:t>, 28(1), pp. 58–81. doi: 10.1007/S10878-014-9734-0/TABLES/1.</w:t>
      </w:r>
    </w:p>
    <w:p w14:paraId="5FC25448"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Kochenberger, G. A. and Glover, F. (2006) ‘A Unified Framework for Modeling and Solving Combinatorial Optimization Problems: A Tutorial’, </w:t>
      </w:r>
      <w:r w:rsidRPr="00C64ACE">
        <w:rPr>
          <w:rFonts w:ascii="Calibri" w:hAnsi="Calibri" w:cs="Calibri"/>
          <w:i/>
          <w:iCs/>
          <w:noProof/>
          <w:sz w:val="24"/>
        </w:rPr>
        <w:t>Multiscale Optimization Methods and Applications</w:t>
      </w:r>
      <w:r w:rsidRPr="00C64ACE">
        <w:rPr>
          <w:rFonts w:ascii="Calibri" w:hAnsi="Calibri" w:cs="Calibri"/>
          <w:noProof/>
          <w:sz w:val="24"/>
        </w:rPr>
        <w:t>, pp. 101–124. doi: 10.1007/0-387-29550-X_4.</w:t>
      </w:r>
    </w:p>
    <w:p w14:paraId="3D284405"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Liang, F., Cheng, Y. and Lin, G. (2014) ‘Simulated Stochastic Approximation Annealing for Global Optimization With a Square-Root Cooling Schedule’, </w:t>
      </w:r>
      <w:r w:rsidRPr="00C64ACE">
        <w:rPr>
          <w:rFonts w:ascii="Calibri" w:hAnsi="Calibri" w:cs="Calibri"/>
          <w:i/>
          <w:iCs/>
          <w:noProof/>
          <w:sz w:val="24"/>
        </w:rPr>
        <w:t>https://doi.org/10.1080/01621459.2013.872993</w:t>
      </w:r>
      <w:r w:rsidRPr="00C64ACE">
        <w:rPr>
          <w:rFonts w:ascii="Calibri" w:hAnsi="Calibri" w:cs="Calibri"/>
          <w:noProof/>
          <w:sz w:val="24"/>
        </w:rPr>
        <w:t>, 109(506), pp. 847–863. doi: 10.1080/01621459.2013.872993.</w:t>
      </w:r>
    </w:p>
    <w:p w14:paraId="4CC642F1"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Lucas, A. (2014) ‘Ising formulations of many NP problems’, </w:t>
      </w:r>
      <w:r w:rsidRPr="00C64ACE">
        <w:rPr>
          <w:rFonts w:ascii="Calibri" w:hAnsi="Calibri" w:cs="Calibri"/>
          <w:i/>
          <w:iCs/>
          <w:noProof/>
          <w:sz w:val="24"/>
        </w:rPr>
        <w:t>Frontiers in Physics</w:t>
      </w:r>
      <w:r w:rsidRPr="00C64ACE">
        <w:rPr>
          <w:rFonts w:ascii="Calibri" w:hAnsi="Calibri" w:cs="Calibri"/>
          <w:noProof/>
          <w:sz w:val="24"/>
        </w:rPr>
        <w:t>, 0, p. 5. doi: 10.3389/FPHY.2014.00005.</w:t>
      </w:r>
    </w:p>
    <w:p w14:paraId="6D02EA32"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Ohzeki, M. </w:t>
      </w:r>
      <w:r w:rsidRPr="00C64ACE">
        <w:rPr>
          <w:rFonts w:ascii="Calibri" w:hAnsi="Calibri" w:cs="Calibri"/>
          <w:i/>
          <w:iCs/>
          <w:noProof/>
          <w:sz w:val="24"/>
        </w:rPr>
        <w:t>et al.</w:t>
      </w:r>
      <w:r w:rsidRPr="00C64ACE">
        <w:rPr>
          <w:rFonts w:ascii="Calibri" w:hAnsi="Calibri" w:cs="Calibri"/>
          <w:noProof/>
          <w:sz w:val="24"/>
        </w:rPr>
        <w:t xml:space="preserve"> (2019) ‘Control of Automated Guided Vehicles Without Collision by Quantum Annealer and Digital Devices’, </w:t>
      </w:r>
      <w:r w:rsidRPr="00C64ACE">
        <w:rPr>
          <w:rFonts w:ascii="Calibri" w:hAnsi="Calibri" w:cs="Calibri"/>
          <w:i/>
          <w:iCs/>
          <w:noProof/>
          <w:sz w:val="24"/>
        </w:rPr>
        <w:t>Frontiers in Computer Science</w:t>
      </w:r>
      <w:r w:rsidRPr="00C64ACE">
        <w:rPr>
          <w:rFonts w:ascii="Calibri" w:hAnsi="Calibri" w:cs="Calibri"/>
          <w:noProof/>
          <w:sz w:val="24"/>
        </w:rPr>
        <w:t>, 1, p. 9. doi: 10.3389/FCOMP.2019.00009/BIBTEX.</w:t>
      </w:r>
    </w:p>
    <w:p w14:paraId="23DF676B"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Ohzeki, M. and Nishimori, H. (2010) ‘Quantum annealing: An introduction and new developments’.</w:t>
      </w:r>
    </w:p>
    <w:p w14:paraId="4C8F3309"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Palubeckis, G. (2004) ‘Multistart Tabu Search Strategies for the Unconstrained Binary Quadratic Optimization Problem’, </w:t>
      </w:r>
      <w:r w:rsidRPr="00C64ACE">
        <w:rPr>
          <w:rFonts w:ascii="Calibri" w:hAnsi="Calibri" w:cs="Calibri"/>
          <w:i/>
          <w:iCs/>
          <w:noProof/>
          <w:sz w:val="24"/>
        </w:rPr>
        <w:t>Annals of Operations Research 2004 131:1</w:t>
      </w:r>
      <w:r w:rsidRPr="00C64ACE">
        <w:rPr>
          <w:rFonts w:ascii="Calibri" w:hAnsi="Calibri" w:cs="Calibri"/>
          <w:noProof/>
          <w:sz w:val="24"/>
        </w:rPr>
        <w:t xml:space="preserve">, 131(1), pp. 259–282. doi: </w:t>
      </w:r>
      <w:r w:rsidRPr="00C64ACE">
        <w:rPr>
          <w:rFonts w:ascii="Calibri" w:hAnsi="Calibri" w:cs="Calibri"/>
          <w:noProof/>
          <w:sz w:val="24"/>
        </w:rPr>
        <w:lastRenderedPageBreak/>
        <w:t>10.1023/B:ANOR.0000039522.58036.68.</w:t>
      </w:r>
    </w:p>
    <w:p w14:paraId="2CA5BED5"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Poole, D. L. and Mackworth, A. K. (2017) ‘Artificial Intelligence: Foundations of Computational Agents’, pp. 136–137. doi: 10.1017/9781108164085.</w:t>
      </w:r>
    </w:p>
    <w:p w14:paraId="6D96ADB2"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qbsolv’ (2017). Available at: https://github.com/dwavesystems/qbsolv (Accessed: 17 November 2021).</w:t>
      </w:r>
    </w:p>
    <w:p w14:paraId="489267F8"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Şeker, O. </w:t>
      </w:r>
      <w:r w:rsidRPr="00C64ACE">
        <w:rPr>
          <w:rFonts w:ascii="Calibri" w:hAnsi="Calibri" w:cs="Calibri"/>
          <w:i/>
          <w:iCs/>
          <w:noProof/>
          <w:sz w:val="24"/>
        </w:rPr>
        <w:t>et al.</w:t>
      </w:r>
      <w:r w:rsidRPr="00C64ACE">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33AB7AEC"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Snelling, D. </w:t>
      </w:r>
      <w:r w:rsidRPr="00C64ACE">
        <w:rPr>
          <w:rFonts w:ascii="Calibri" w:hAnsi="Calibri" w:cs="Calibri"/>
          <w:i/>
          <w:iCs/>
          <w:noProof/>
          <w:sz w:val="24"/>
        </w:rPr>
        <w:t>et al.</w:t>
      </w:r>
      <w:r w:rsidRPr="00C64ACE">
        <w:rPr>
          <w:rFonts w:ascii="Calibri" w:hAnsi="Calibri" w:cs="Calibri"/>
          <w:noProof/>
          <w:sz w:val="24"/>
        </w:rPr>
        <w:t xml:space="preserve"> (2020) ‘A Quantum-Inspired Approach to De-Novo Drug Design’. doi: 10.26434/CHEMRXIV.12229232.V1.</w:t>
      </w:r>
    </w:p>
    <w:p w14:paraId="549783CE"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Tanaka, S. and Tamura, R. (2012) ‘QUANTUM ANNEALING AND QUANTUM FLUCTUATION EFFECT IN FRUSTRATED ISING SYSTEMS’.</w:t>
      </w:r>
    </w:p>
    <w:p w14:paraId="53A84808"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Verma, A. and Lewis, M. (2020) ‘Penalty and partitioning techniques to improve performance of QUBO solvers’, </w:t>
      </w:r>
      <w:r w:rsidRPr="00C64ACE">
        <w:rPr>
          <w:rFonts w:ascii="Calibri" w:hAnsi="Calibri" w:cs="Calibri"/>
          <w:i/>
          <w:iCs/>
          <w:noProof/>
          <w:sz w:val="24"/>
        </w:rPr>
        <w:t>Discrete Optimization</w:t>
      </w:r>
      <w:r w:rsidRPr="00C64ACE">
        <w:rPr>
          <w:rFonts w:ascii="Calibri" w:hAnsi="Calibri" w:cs="Calibri"/>
          <w:noProof/>
          <w:sz w:val="24"/>
        </w:rPr>
        <w:t>, p. 100594. doi: 10.1016/j.disopt.2020.100594.</w:t>
      </w:r>
    </w:p>
    <w:p w14:paraId="79E03EB5"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Vyskočil, T., Pakin, S. and Djidjev, H. N. (2019) ‘Embedding Inequality Constraints for Quantum Annealing Optimization’, </w:t>
      </w:r>
      <w:r w:rsidRPr="00C64ACE">
        <w:rPr>
          <w:rFonts w:ascii="Calibri" w:hAnsi="Calibri" w:cs="Calibri"/>
          <w:i/>
          <w:iCs/>
          <w:noProof/>
          <w:sz w:val="24"/>
        </w:rPr>
        <w:t>Lecture Notes in Computer Science (including subseries Lecture Notes in Artificial Intelligence and Lecture Notes in Bioinformatics)</w:t>
      </w:r>
      <w:r w:rsidRPr="00C64ACE">
        <w:rPr>
          <w:rFonts w:ascii="Calibri" w:hAnsi="Calibri" w:cs="Calibri"/>
          <w:noProof/>
          <w:sz w:val="24"/>
        </w:rPr>
        <w:t>, 11413 LNCS, pp. 11–22. doi: 10.1007/978-3-030-14082-3_2.</w:t>
      </w:r>
    </w:p>
    <w:p w14:paraId="2AD2A3DC" w14:textId="77777777" w:rsidR="00C64ACE" w:rsidRPr="00C64ACE" w:rsidRDefault="00C64ACE" w:rsidP="00C64ACE">
      <w:pPr>
        <w:widowControl w:val="0"/>
        <w:autoSpaceDE w:val="0"/>
        <w:autoSpaceDN w:val="0"/>
        <w:adjustRightInd w:val="0"/>
        <w:rPr>
          <w:rFonts w:ascii="Calibri" w:hAnsi="Calibri" w:cs="Calibri"/>
          <w:noProof/>
          <w:sz w:val="24"/>
        </w:rPr>
      </w:pPr>
      <w:r w:rsidRPr="00C64ACE">
        <w:rPr>
          <w:rFonts w:ascii="Calibri" w:hAnsi="Calibri" w:cs="Calibri"/>
          <w:noProof/>
          <w:sz w:val="24"/>
        </w:rPr>
        <w:t xml:space="preserve">Wu, H. and Fan, G. (2020) ‘An overview of tailoring strain delocalization for strength-ductility synergy’, </w:t>
      </w:r>
      <w:r w:rsidRPr="00C64ACE">
        <w:rPr>
          <w:rFonts w:ascii="Calibri" w:hAnsi="Calibri" w:cs="Calibri"/>
          <w:i/>
          <w:iCs/>
          <w:noProof/>
          <w:sz w:val="24"/>
        </w:rPr>
        <w:t>Progress in Materials Science</w:t>
      </w:r>
      <w:r w:rsidRPr="00C64ACE">
        <w:rPr>
          <w:rFonts w:ascii="Calibri" w:hAnsi="Calibri" w:cs="Calibri"/>
          <w:noProof/>
          <w:sz w:val="24"/>
        </w:rPr>
        <w:t>, 113, p. 100675. doi: 10.1016/J.PMATSCI.2020.100675.</w:t>
      </w:r>
    </w:p>
    <w:p w14:paraId="0AF8FE72" w14:textId="6DE4FD5F" w:rsidR="00833079" w:rsidRPr="00833079" w:rsidRDefault="00833079" w:rsidP="00C64ACE">
      <w:pPr>
        <w:widowControl w:val="0"/>
        <w:autoSpaceDE w:val="0"/>
        <w:autoSpaceDN w:val="0"/>
        <w:adjustRightInd w:val="0"/>
      </w:pPr>
      <w:r>
        <w:fldChar w:fldCharType="end"/>
      </w:r>
    </w:p>
    <w:sectPr w:rsidR="00833079" w:rsidRPr="00833079" w:rsidSect="0027569C">
      <w:headerReference w:type="even" r:id="rId14"/>
      <w:headerReference w:type="default" r:id="rId15"/>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63852" w14:textId="77777777" w:rsidR="00506EFF" w:rsidRDefault="00506EFF" w:rsidP="00F613E7">
      <w:pPr>
        <w:spacing w:line="240" w:lineRule="auto"/>
      </w:pPr>
      <w:r>
        <w:separator/>
      </w:r>
    </w:p>
  </w:endnote>
  <w:endnote w:type="continuationSeparator" w:id="0">
    <w:p w14:paraId="157DFF9D" w14:textId="77777777" w:rsidR="00506EFF" w:rsidRDefault="00506EFF"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76881" w14:textId="77777777" w:rsidR="00506EFF" w:rsidRDefault="00506EFF" w:rsidP="00F613E7">
      <w:pPr>
        <w:spacing w:line="240" w:lineRule="auto"/>
      </w:pPr>
      <w:r>
        <w:separator/>
      </w:r>
    </w:p>
  </w:footnote>
  <w:footnote w:type="continuationSeparator" w:id="0">
    <w:p w14:paraId="265D738E" w14:textId="77777777" w:rsidR="00506EFF" w:rsidRDefault="00506EFF"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435A2"/>
    <w:rsid w:val="00055537"/>
    <w:rsid w:val="000601BD"/>
    <w:rsid w:val="000618C7"/>
    <w:rsid w:val="000721C1"/>
    <w:rsid w:val="0007356B"/>
    <w:rsid w:val="00082ED6"/>
    <w:rsid w:val="0008782E"/>
    <w:rsid w:val="00090B4D"/>
    <w:rsid w:val="00094EDD"/>
    <w:rsid w:val="00096CEE"/>
    <w:rsid w:val="000A201F"/>
    <w:rsid w:val="000A3867"/>
    <w:rsid w:val="000A602C"/>
    <w:rsid w:val="000C2417"/>
    <w:rsid w:val="000C25F1"/>
    <w:rsid w:val="000D197E"/>
    <w:rsid w:val="000E24FF"/>
    <w:rsid w:val="000E29CE"/>
    <w:rsid w:val="000E2D5A"/>
    <w:rsid w:val="000E2F86"/>
    <w:rsid w:val="000F4516"/>
    <w:rsid w:val="00112C80"/>
    <w:rsid w:val="0011396D"/>
    <w:rsid w:val="001205EF"/>
    <w:rsid w:val="001267F4"/>
    <w:rsid w:val="0013550B"/>
    <w:rsid w:val="00136F5D"/>
    <w:rsid w:val="00141891"/>
    <w:rsid w:val="0014309B"/>
    <w:rsid w:val="00147C1F"/>
    <w:rsid w:val="00151308"/>
    <w:rsid w:val="00153561"/>
    <w:rsid w:val="00155268"/>
    <w:rsid w:val="001552D4"/>
    <w:rsid w:val="00170A1A"/>
    <w:rsid w:val="00170BBF"/>
    <w:rsid w:val="00174D9D"/>
    <w:rsid w:val="001805D6"/>
    <w:rsid w:val="00186C04"/>
    <w:rsid w:val="00187230"/>
    <w:rsid w:val="00191793"/>
    <w:rsid w:val="001923B7"/>
    <w:rsid w:val="00195EF9"/>
    <w:rsid w:val="001A112E"/>
    <w:rsid w:val="001A2F0A"/>
    <w:rsid w:val="001C27B1"/>
    <w:rsid w:val="001D3700"/>
    <w:rsid w:val="001E415B"/>
    <w:rsid w:val="001F0BD2"/>
    <w:rsid w:val="00205170"/>
    <w:rsid w:val="00206309"/>
    <w:rsid w:val="00213FDB"/>
    <w:rsid w:val="00234EC4"/>
    <w:rsid w:val="00235DFB"/>
    <w:rsid w:val="002434D5"/>
    <w:rsid w:val="00246ACC"/>
    <w:rsid w:val="00254DFD"/>
    <w:rsid w:val="0026249D"/>
    <w:rsid w:val="0026495D"/>
    <w:rsid w:val="00265C1D"/>
    <w:rsid w:val="00270680"/>
    <w:rsid w:val="0027569C"/>
    <w:rsid w:val="0028060D"/>
    <w:rsid w:val="002876F1"/>
    <w:rsid w:val="002919CA"/>
    <w:rsid w:val="0029299E"/>
    <w:rsid w:val="002A576B"/>
    <w:rsid w:val="002B56C4"/>
    <w:rsid w:val="002B5A25"/>
    <w:rsid w:val="002B74D5"/>
    <w:rsid w:val="002C07EB"/>
    <w:rsid w:val="002C534C"/>
    <w:rsid w:val="002D2712"/>
    <w:rsid w:val="002E5274"/>
    <w:rsid w:val="002F4518"/>
    <w:rsid w:val="0030036C"/>
    <w:rsid w:val="00311CF9"/>
    <w:rsid w:val="00311ED6"/>
    <w:rsid w:val="00314177"/>
    <w:rsid w:val="00315238"/>
    <w:rsid w:val="003253F9"/>
    <w:rsid w:val="0033002E"/>
    <w:rsid w:val="00333E7C"/>
    <w:rsid w:val="00334785"/>
    <w:rsid w:val="00336761"/>
    <w:rsid w:val="0034032E"/>
    <w:rsid w:val="00342635"/>
    <w:rsid w:val="00344734"/>
    <w:rsid w:val="003568B1"/>
    <w:rsid w:val="0036204A"/>
    <w:rsid w:val="003651F4"/>
    <w:rsid w:val="00381149"/>
    <w:rsid w:val="00397AE1"/>
    <w:rsid w:val="003D2BDF"/>
    <w:rsid w:val="003D6FCF"/>
    <w:rsid w:val="003F16DE"/>
    <w:rsid w:val="003F51FA"/>
    <w:rsid w:val="003F6AAF"/>
    <w:rsid w:val="00400911"/>
    <w:rsid w:val="004067F5"/>
    <w:rsid w:val="00413B48"/>
    <w:rsid w:val="0041430A"/>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3A70"/>
    <w:rsid w:val="004C4FD4"/>
    <w:rsid w:val="004C6085"/>
    <w:rsid w:val="004D68BA"/>
    <w:rsid w:val="004E193B"/>
    <w:rsid w:val="004F37C8"/>
    <w:rsid w:val="004F7C0D"/>
    <w:rsid w:val="00506EFF"/>
    <w:rsid w:val="00530C6A"/>
    <w:rsid w:val="00532FFA"/>
    <w:rsid w:val="00533599"/>
    <w:rsid w:val="005427D6"/>
    <w:rsid w:val="00546179"/>
    <w:rsid w:val="00547CA7"/>
    <w:rsid w:val="0056083C"/>
    <w:rsid w:val="0057596E"/>
    <w:rsid w:val="005775FA"/>
    <w:rsid w:val="00586252"/>
    <w:rsid w:val="005A6405"/>
    <w:rsid w:val="005A79FE"/>
    <w:rsid w:val="005B05AE"/>
    <w:rsid w:val="005B124D"/>
    <w:rsid w:val="005B30C9"/>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77698"/>
    <w:rsid w:val="006819F8"/>
    <w:rsid w:val="00684357"/>
    <w:rsid w:val="006854F6"/>
    <w:rsid w:val="00693EC7"/>
    <w:rsid w:val="00697134"/>
    <w:rsid w:val="006A2415"/>
    <w:rsid w:val="006B0816"/>
    <w:rsid w:val="006B1718"/>
    <w:rsid w:val="006B5F6A"/>
    <w:rsid w:val="006D49A6"/>
    <w:rsid w:val="006E03BB"/>
    <w:rsid w:val="006E1F28"/>
    <w:rsid w:val="006F7481"/>
    <w:rsid w:val="0070127D"/>
    <w:rsid w:val="007137CF"/>
    <w:rsid w:val="0072288F"/>
    <w:rsid w:val="00740FAD"/>
    <w:rsid w:val="007641B1"/>
    <w:rsid w:val="00786A8F"/>
    <w:rsid w:val="007904BD"/>
    <w:rsid w:val="00793697"/>
    <w:rsid w:val="0079477D"/>
    <w:rsid w:val="00797A57"/>
    <w:rsid w:val="007C1366"/>
    <w:rsid w:val="007C17D8"/>
    <w:rsid w:val="007C361B"/>
    <w:rsid w:val="007D1D1A"/>
    <w:rsid w:val="007D3554"/>
    <w:rsid w:val="007D6F34"/>
    <w:rsid w:val="007F70BC"/>
    <w:rsid w:val="008035FB"/>
    <w:rsid w:val="008066B7"/>
    <w:rsid w:val="00812584"/>
    <w:rsid w:val="00812EB8"/>
    <w:rsid w:val="00822D37"/>
    <w:rsid w:val="00830CCC"/>
    <w:rsid w:val="00833079"/>
    <w:rsid w:val="00841B78"/>
    <w:rsid w:val="00860E6F"/>
    <w:rsid w:val="00865FE3"/>
    <w:rsid w:val="00866637"/>
    <w:rsid w:val="00885C48"/>
    <w:rsid w:val="00891EC2"/>
    <w:rsid w:val="00896A9B"/>
    <w:rsid w:val="008A4718"/>
    <w:rsid w:val="008B3CCC"/>
    <w:rsid w:val="008D036D"/>
    <w:rsid w:val="008E1173"/>
    <w:rsid w:val="008E45FA"/>
    <w:rsid w:val="008F66B9"/>
    <w:rsid w:val="00901971"/>
    <w:rsid w:val="009024DD"/>
    <w:rsid w:val="00902CC6"/>
    <w:rsid w:val="009056DC"/>
    <w:rsid w:val="009251C8"/>
    <w:rsid w:val="009253B1"/>
    <w:rsid w:val="009426A5"/>
    <w:rsid w:val="00953C95"/>
    <w:rsid w:val="00955E6B"/>
    <w:rsid w:val="00966E70"/>
    <w:rsid w:val="00970F42"/>
    <w:rsid w:val="00972B20"/>
    <w:rsid w:val="00974B1A"/>
    <w:rsid w:val="00986571"/>
    <w:rsid w:val="00986D0A"/>
    <w:rsid w:val="009A2E30"/>
    <w:rsid w:val="009A49B6"/>
    <w:rsid w:val="009B3AD2"/>
    <w:rsid w:val="009C12E7"/>
    <w:rsid w:val="009C2903"/>
    <w:rsid w:val="009D7985"/>
    <w:rsid w:val="009D7A12"/>
    <w:rsid w:val="00A006AF"/>
    <w:rsid w:val="00A00A5E"/>
    <w:rsid w:val="00A01742"/>
    <w:rsid w:val="00A04B9B"/>
    <w:rsid w:val="00A069FB"/>
    <w:rsid w:val="00A12E68"/>
    <w:rsid w:val="00A2149A"/>
    <w:rsid w:val="00A35372"/>
    <w:rsid w:val="00A3775A"/>
    <w:rsid w:val="00A46B04"/>
    <w:rsid w:val="00A5306D"/>
    <w:rsid w:val="00A645D6"/>
    <w:rsid w:val="00A750D8"/>
    <w:rsid w:val="00A91366"/>
    <w:rsid w:val="00A95697"/>
    <w:rsid w:val="00AC3B16"/>
    <w:rsid w:val="00AD5975"/>
    <w:rsid w:val="00AE2525"/>
    <w:rsid w:val="00AE65F5"/>
    <w:rsid w:val="00B163BF"/>
    <w:rsid w:val="00B23C95"/>
    <w:rsid w:val="00B3137F"/>
    <w:rsid w:val="00B55BD6"/>
    <w:rsid w:val="00B64FBE"/>
    <w:rsid w:val="00B66672"/>
    <w:rsid w:val="00B83286"/>
    <w:rsid w:val="00BA1ABE"/>
    <w:rsid w:val="00BA4E86"/>
    <w:rsid w:val="00BB5A45"/>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4ACE"/>
    <w:rsid w:val="00C67846"/>
    <w:rsid w:val="00C67F38"/>
    <w:rsid w:val="00C70262"/>
    <w:rsid w:val="00C8655A"/>
    <w:rsid w:val="00C8764C"/>
    <w:rsid w:val="00C944C8"/>
    <w:rsid w:val="00CA415E"/>
    <w:rsid w:val="00CC1436"/>
    <w:rsid w:val="00CC2F55"/>
    <w:rsid w:val="00CD1696"/>
    <w:rsid w:val="00CF43AB"/>
    <w:rsid w:val="00D00FB9"/>
    <w:rsid w:val="00D0166F"/>
    <w:rsid w:val="00D01834"/>
    <w:rsid w:val="00D03FCE"/>
    <w:rsid w:val="00D047B9"/>
    <w:rsid w:val="00D0594D"/>
    <w:rsid w:val="00D23FE6"/>
    <w:rsid w:val="00D2594D"/>
    <w:rsid w:val="00D348A5"/>
    <w:rsid w:val="00D42BFB"/>
    <w:rsid w:val="00D43273"/>
    <w:rsid w:val="00D53D12"/>
    <w:rsid w:val="00D6360D"/>
    <w:rsid w:val="00D72277"/>
    <w:rsid w:val="00D81B59"/>
    <w:rsid w:val="00D90D42"/>
    <w:rsid w:val="00DB166C"/>
    <w:rsid w:val="00DC4EF5"/>
    <w:rsid w:val="00DC699B"/>
    <w:rsid w:val="00DD3177"/>
    <w:rsid w:val="00DD5C9F"/>
    <w:rsid w:val="00DE33FE"/>
    <w:rsid w:val="00DE6652"/>
    <w:rsid w:val="00DE7110"/>
    <w:rsid w:val="00DF36C2"/>
    <w:rsid w:val="00E20E3B"/>
    <w:rsid w:val="00E23345"/>
    <w:rsid w:val="00E25DE5"/>
    <w:rsid w:val="00E26FFA"/>
    <w:rsid w:val="00E41DEB"/>
    <w:rsid w:val="00E47913"/>
    <w:rsid w:val="00E603E0"/>
    <w:rsid w:val="00E63484"/>
    <w:rsid w:val="00E72BE5"/>
    <w:rsid w:val="00E74523"/>
    <w:rsid w:val="00E77FA8"/>
    <w:rsid w:val="00E84217"/>
    <w:rsid w:val="00E843BB"/>
    <w:rsid w:val="00E916C7"/>
    <w:rsid w:val="00EA2214"/>
    <w:rsid w:val="00EA51A7"/>
    <w:rsid w:val="00EC261E"/>
    <w:rsid w:val="00EC2E79"/>
    <w:rsid w:val="00ED0891"/>
    <w:rsid w:val="00EE08DC"/>
    <w:rsid w:val="00EF1F2C"/>
    <w:rsid w:val="00EF767C"/>
    <w:rsid w:val="00F10A26"/>
    <w:rsid w:val="00F11A75"/>
    <w:rsid w:val="00F137EB"/>
    <w:rsid w:val="00F25BB3"/>
    <w:rsid w:val="00F315B3"/>
    <w:rsid w:val="00F33CB7"/>
    <w:rsid w:val="00F352C2"/>
    <w:rsid w:val="00F44121"/>
    <w:rsid w:val="00F51E27"/>
    <w:rsid w:val="00F55A38"/>
    <w:rsid w:val="00F55BF5"/>
    <w:rsid w:val="00F613E7"/>
    <w:rsid w:val="00F66F06"/>
    <w:rsid w:val="00F74D85"/>
    <w:rsid w:val="00F763BC"/>
    <w:rsid w:val="00F85B72"/>
    <w:rsid w:val="00F86207"/>
    <w:rsid w:val="00F8683D"/>
    <w:rsid w:val="00FA1E45"/>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 w:type="paragraph" w:styleId="NoSpacing">
    <w:name w:val="No Spacing"/>
    <w:uiPriority w:val="1"/>
    <w:qFormat/>
    <w:rsid w:val="000435A2"/>
    <w:rPr>
      <w:rFonts w:ascii="Georgia" w:hAnsi="Georgi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24</Pages>
  <Words>26066</Words>
  <Characters>148577</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57</cp:revision>
  <dcterms:created xsi:type="dcterms:W3CDTF">2021-11-17T12:17:00Z</dcterms:created>
  <dcterms:modified xsi:type="dcterms:W3CDTF">2021-11-1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british"}</vt:lpwstr>
  </property>
</Properties>
</file>